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4389E0C0"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Gary 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54A270C0" w:rsidR="00B16F21" w:rsidRDefault="00B16F21" w:rsidP="00FA4F3F">
      <w:pPr>
        <w:pStyle w:val="NoSpacing"/>
        <w:ind w:firstLine="720"/>
      </w:pPr>
      <w:r>
        <w:t xml:space="preserve">Nancy 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409EFEF2"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while plant assemblages were characterized by the same dominant indicator </w:t>
      </w:r>
      <w:proofErr w:type="spellStart"/>
      <w:r>
        <w:t>species</w:t>
      </w:r>
      <w:ins w:id="0" w:author="Martin, Tara (Forestry)" w:date="2023-01-09T16:50:00Z">
        <w:r w:rsidR="00DB480D">
          <w:t>,</w:t>
        </w:r>
      </w:ins>
      <w:del w:id="1" w:author="Martin, Tara (Forestry)" w:date="2023-01-09T16:50:00Z">
        <w:r w:rsidDel="00DB480D">
          <w:delText xml:space="preserve"> while </w:delText>
        </w:r>
      </w:del>
      <w:r>
        <w:t>most</w:t>
      </w:r>
      <w:proofErr w:type="spellEnd"/>
      <w:r>
        <w:t xml:space="preserve"> other indicator species changed, and that </w:t>
      </w:r>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species. These observations may inform concepts of habitat stability in the absence of pulse disturbance pressures, and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commentRangeStart w:id="2"/>
      <w:r>
        <w:t>Acknowledgements</w:t>
      </w:r>
      <w:commentRangeEnd w:id="2"/>
      <w:r w:rsidR="00F7589A">
        <w:rPr>
          <w:rStyle w:val="CommentReference"/>
          <w:rFonts w:asciiTheme="minorHAnsi" w:eastAsiaTheme="minorHAnsi" w:hAnsiTheme="minorHAnsi" w:cstheme="minorBidi"/>
          <w:color w:val="auto"/>
        </w:rPr>
        <w:commentReference w:id="2"/>
      </w:r>
    </w:p>
    <w:p w14:paraId="7EA77CC4" w14:textId="77777777" w:rsidR="004D1A85" w:rsidRPr="002F78F4" w:rsidRDefault="004D1A85" w:rsidP="00F40511">
      <w:pPr>
        <w:ind w:firstLine="720"/>
      </w:pPr>
      <w:r>
        <w:t xml:space="preserve">We are grateful to Z. Davis for providing R programming advice, and P. Roper for 2019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t xml:space="preserve"> 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7192F3EA" w14:textId="77777777" w:rsidR="004D1A85" w:rsidRDefault="004D1A85">
      <w:pPr>
        <w:rPr>
          <w:rFonts w:asciiTheme="majorHAnsi" w:eastAsiaTheme="majorEastAsia" w:hAnsiTheme="majorHAnsi" w:cstheme="majorBidi"/>
          <w:color w:val="2F5496" w:themeColor="accent1" w:themeShade="BF"/>
          <w:sz w:val="32"/>
          <w:szCs w:val="32"/>
        </w:rPr>
      </w:pPr>
      <w:r>
        <w:br w:type="page"/>
      </w:r>
    </w:p>
    <w:p w14:paraId="5415565D" w14:textId="0CDF6784" w:rsidR="0022363E" w:rsidRDefault="0022363E" w:rsidP="0022363E">
      <w:pPr>
        <w:pStyle w:val="Heading1"/>
      </w:pPr>
      <w:r>
        <w:lastRenderedPageBreak/>
        <w:t>Intro</w:t>
      </w:r>
      <w:r w:rsidR="00F94015">
        <w:t>duction</w:t>
      </w:r>
    </w:p>
    <w:p w14:paraId="045CBEFE" w14:textId="5E1E5E28"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r w:rsidR="00C358CD">
        <w:t xml:space="preserve">, </w:t>
      </w:r>
      <w:commentRangeStart w:id="3"/>
      <w:r w:rsidR="008B5290">
        <w:t>succession</w:t>
      </w:r>
      <w:r w:rsidR="00D17D24">
        <w:t xml:space="preserve"> </w:t>
      </w:r>
      <w:del w:id="4" w:author="Martin, Tara (Forestry)" w:date="2023-01-10T09:42:00Z">
        <w:r w:rsidR="00D17D24" w:rsidDel="00DB5AC9">
          <w:delText xml:space="preserve">driven by underlying hydrogeomorphic processes </w:delText>
        </w:r>
      </w:del>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w:t>
      </w:r>
      <w:proofErr w:type="spellStart"/>
      <w:r w:rsidR="00D17D24" w:rsidRPr="00D17D24">
        <w:rPr>
          <w:rFonts w:ascii="Calibri" w:hAnsi="Calibri" w:cs="Calibri"/>
        </w:rPr>
        <w:t>Butzeck</w:t>
      </w:r>
      <w:proofErr w:type="spellEnd"/>
      <w:r w:rsidR="00D17D24" w:rsidRPr="00D17D24">
        <w:rPr>
          <w:rFonts w:ascii="Calibri" w:hAnsi="Calibri" w:cs="Calibri"/>
        </w:rPr>
        <w:t xml:space="preserve"> et al., 2016)</w:t>
      </w:r>
      <w:r w:rsidR="00D17D24">
        <w:fldChar w:fldCharType="end"/>
      </w:r>
      <w:commentRangeEnd w:id="3"/>
      <w:r w:rsidR="009B5331">
        <w:rPr>
          <w:rStyle w:val="CommentReference"/>
        </w:rPr>
        <w:commentReference w:id="3"/>
      </w:r>
      <w:r w:rsidR="00C358CD">
        <w:t xml:space="preserve">, or </w:t>
      </w:r>
      <w:commentRangeStart w:id="5"/>
      <w:r w:rsidR="00C358CD">
        <w:t xml:space="preserve">cycles of population dynamics on timescales that do not fit </w:t>
      </w:r>
      <w:r w:rsidR="00335EA8">
        <w:t>within</w:t>
      </w:r>
      <w:r w:rsidR="00C358CD">
        <w:t xml:space="preserve"> human</w:t>
      </w:r>
      <w:r w:rsidR="00335EA8">
        <w:t xml:space="preserve">-oriented timescales for achieving conservation targets </w:t>
      </w:r>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Holling, 1973)</w:t>
      </w:r>
      <w:r w:rsidR="00335EA8">
        <w:fldChar w:fldCharType="end"/>
      </w:r>
      <w:r w:rsidR="00335EA8">
        <w:t xml:space="preserve">. </w:t>
      </w:r>
      <w:commentRangeEnd w:id="5"/>
      <w:r w:rsidR="00DB5AC9">
        <w:rPr>
          <w:rStyle w:val="CommentReference"/>
        </w:rPr>
        <w:commentReference w:id="5"/>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Lepš, 2004; Hanski,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Underwood et al., 2000; Ovaskainen et al., 2019)</w:t>
      </w:r>
      <w:r w:rsidR="00245C13">
        <w:fldChar w:fldCharType="end"/>
      </w:r>
      <w:r w:rsidR="00245C13">
        <w:t>.</w:t>
      </w:r>
    </w:p>
    <w:p w14:paraId="4F7BFC02" w14:textId="149DFA9E"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xml:space="preserve">, yet has lost </w:t>
      </w:r>
      <w:r w:rsidR="00A3469C">
        <w:t xml:space="preserve"> </w:t>
      </w:r>
      <w:r w:rsidR="003720C8">
        <w:t xml:space="preserve">85% of floodplain and 64% of stream habitat </w:t>
      </w:r>
      <w:r w:rsidR="008E79A6">
        <w:fldChar w:fldCharType="begin"/>
      </w:r>
      <w:r w:rsidR="00C244E6">
        <w:instrText xml:space="preserve"> ADDIN ZOTERO_ITEM CSL_CITATION {"citationID":"jHcZRHtd","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C244E6" w:rsidRPr="00C244E6">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ins w:id="6" w:author="Martin, Tara (Forestry)" w:date="2023-01-10T09:49:00Z">
        <w:r w:rsidR="00582A2B">
          <w:t>.</w:t>
        </w:r>
      </w:ins>
      <w:del w:id="7" w:author="Martin, Tara (Forestry)" w:date="2023-01-10T09:49:00Z">
        <w:r w:rsidR="001E033A" w:rsidDel="00582A2B">
          <w:delText>,</w:delText>
        </w:r>
      </w:del>
      <w:r w:rsidR="001E033A">
        <w:t xml:space="preserve"> </w:t>
      </w:r>
      <w:del w:id="8" w:author="Martin, Tara (Forestry)" w:date="2023-01-10T09:49:00Z">
        <w:r w:rsidR="001E033A" w:rsidDel="00582A2B">
          <w:delText>and</w:delText>
        </w:r>
        <w:r w:rsidR="00AA2F11" w:rsidDel="00582A2B">
          <w:delText xml:space="preserve"> s</w:delText>
        </w:r>
      </w:del>
      <w:ins w:id="9" w:author="Martin, Tara (Forestry)" w:date="2023-01-10T09:49:00Z">
        <w:r w:rsidR="00582A2B">
          <w:t>S</w:t>
        </w:r>
      </w:ins>
      <w:r w:rsidR="00AA2F11">
        <w:t>tability of plant communities within tidal marshes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0FFBE4FE" w:rsidR="007C0BCF" w:rsidRPr="00AA2F85" w:rsidRDefault="00592C5E" w:rsidP="00F02440">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r w:rsidR="0074167B" w:rsidRPr="00535270">
        <w:t>Two</w:t>
      </w:r>
      <w:r w:rsidR="00645972" w:rsidRPr="00535270">
        <w:t xml:space="preserve"> historical</w:t>
      </w:r>
      <w:r w:rsidR="0074167B" w:rsidRPr="00535270">
        <w:t xml:space="preserve"> studies conducted in Ladner Marsh</w:t>
      </w:r>
      <w:r w:rsidR="00FE2BE8" w:rsidRPr="00535270">
        <w:t xml:space="preserve"> </w:t>
      </w:r>
      <w:r w:rsidR="00FE2BE8" w:rsidRPr="00DC704D">
        <w:t>(Bradfield &amp; Porter, 1982; Denoth &amp; Myers, 2007)</w:t>
      </w:r>
      <w:r w:rsidR="0074167B" w:rsidRPr="00535270">
        <w:t xml:space="preserve"> </w:t>
      </w:r>
      <w:r w:rsidR="00FE2BE8" w:rsidRPr="00535270">
        <w:t>used similar methods to document</w:t>
      </w:r>
      <w:r w:rsidR="0074167B" w:rsidRPr="00535270">
        <w:t xml:space="preserve"> floristic diver</w:t>
      </w:r>
      <w:r w:rsidR="0074167B"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w:t>
      </w:r>
      <w:del w:id="10" w:author="Martin, Tara (Forestry)" w:date="2023-01-10T09:51:00Z">
        <w:r w:rsidR="000C17C5" w:rsidDel="00582A2B">
          <w:delText xml:space="preserve">apparently </w:delText>
        </w:r>
      </w:del>
      <w:r w:rsidR="000C17C5">
        <w:t xml:space="preserve">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proofErr w:type="spellStart"/>
      <w:r w:rsidR="00FA24FB" w:rsidRPr="00FA24FB">
        <w:t>Carex</w:t>
      </w:r>
      <w:proofErr w:type="spellEnd"/>
      <w:r w:rsidR="00FA24FB" w:rsidRPr="00FA24FB">
        <w:t xml:space="preserve"> </w:t>
      </w:r>
      <w:proofErr w:type="spellStart"/>
      <w:r w:rsidR="00FA24FB" w:rsidRPr="00FA24FB">
        <w:t>lyngbyei</w:t>
      </w:r>
      <w:proofErr w:type="spellEnd"/>
      <w:r w:rsidR="00FA24FB">
        <w:t xml:space="preserve"> </w:t>
      </w:r>
      <w:proofErr w:type="spellStart"/>
      <w:r w:rsidR="00FA24FB">
        <w:t>Hornem</w:t>
      </w:r>
      <w:proofErr w:type="spellEnd"/>
      <w:r w:rsidR="00FA24FB">
        <w:t>.</w:t>
      </w:r>
      <w:r w:rsidR="00FA24FB" w:rsidRPr="00FA24FB">
        <w:t xml:space="preserve">), Fescue (Festuca </w:t>
      </w:r>
      <w:proofErr w:type="spellStart"/>
      <w:r w:rsidR="00462B87">
        <w:t>arundinacea</w:t>
      </w:r>
      <w:proofErr w:type="spellEnd"/>
      <w:r w:rsidR="00EA2FCC">
        <w:t xml:space="preserve"> </w:t>
      </w:r>
      <w:proofErr w:type="spellStart"/>
      <w:r w:rsidR="00EA2FCC" w:rsidRPr="00EA2FCC">
        <w:t>Schreb</w:t>
      </w:r>
      <w:proofErr w:type="spellEnd"/>
      <w:r w:rsidR="00EA2FCC" w:rsidRPr="00EA2FCC">
        <w:t>.</w:t>
      </w:r>
      <w:r w:rsidR="00FA24FB" w:rsidRPr="00FA24FB">
        <w:t>), and Bogbean (</w:t>
      </w:r>
      <w:r w:rsidR="00FA24FB" w:rsidRPr="000E32F2">
        <w:t>Menyanthes trifoliata</w:t>
      </w:r>
      <w:r w:rsidR="00EA2FCC" w:rsidRPr="00EA2FCC">
        <w:t xml:space="preserve"> L.</w:t>
      </w:r>
      <w:r w:rsidR="00FA24FB" w:rsidRPr="00FA24FB">
        <w:t>)</w:t>
      </w:r>
      <w:r w:rsidR="00EA2FCC">
        <w:t xml:space="preserve">. </w:t>
      </w:r>
      <w:r w:rsidR="00064908">
        <w:t xml:space="preserve">They </w:t>
      </w:r>
      <w:del w:id="11" w:author="Martin, Tara (Forestry)" w:date="2023-01-10T09:51:00Z">
        <w:r w:rsidR="003E1207" w:rsidDel="00582A2B">
          <w:delText>postultaed</w:delText>
        </w:r>
      </w:del>
      <w:ins w:id="12" w:author="Martin, Tara (Forestry)" w:date="2023-01-10T09:51:00Z">
        <w:r w:rsidR="00582A2B">
          <w:t>postulated</w:t>
        </w:r>
      </w:ins>
      <w:r w:rsidR="006875E7">
        <w:t xml:space="preserve"> </w:t>
      </w:r>
      <w:r w:rsidR="006875E7" w:rsidRPr="006875E7">
        <w:t>that edaphic factors drove assemblage</w:t>
      </w:r>
      <w:r w:rsidR="00064908">
        <w:t xml:space="preserve"> distribution</w:t>
      </w:r>
      <w:ins w:id="13" w:author="Martin, Tara (Forestry)" w:date="2023-01-10T09:52:00Z">
        <w:r w:rsidR="00582A2B">
          <w:t>:</w:t>
        </w:r>
      </w:ins>
      <w:del w:id="14" w:author="Martin, Tara (Forestry)" w:date="2023-01-10T09:52:00Z">
        <w:r w:rsidR="006875E7" w:rsidRPr="006875E7" w:rsidDel="00582A2B">
          <w:delText>, such</w:delText>
        </w:r>
      </w:del>
      <w:r w:rsidR="006875E7" w:rsidRPr="006875E7">
        <w:t xml:space="preserve"> </w:t>
      </w:r>
      <w:r w:rsidR="002058BA">
        <w:t>B</w:t>
      </w:r>
      <w:r w:rsidR="00064908">
        <w:t>ogbean assemblage</w:t>
      </w:r>
      <w:r w:rsidR="002058BA">
        <w:t>s</w:t>
      </w:r>
      <w:r w:rsidR="00064908">
        <w:t xml:space="preserve"> adapted to </w:t>
      </w:r>
      <w:r w:rsidR="006875E7" w:rsidRPr="006875E7">
        <w:t>waterlogged soils,</w:t>
      </w:r>
      <w:r w:rsidR="00064908">
        <w:t xml:space="preserve"> </w:t>
      </w:r>
      <w:r w:rsidR="002058BA">
        <w:t>S</w:t>
      </w:r>
      <w:r w:rsidR="00064908">
        <w:t xml:space="preserve">edge assemblages in </w:t>
      </w:r>
      <w:r w:rsidR="009468BB">
        <w:t xml:space="preserve">well-drained soils, and </w:t>
      </w:r>
      <w:r w:rsidR="002058BA">
        <w:t>F</w:t>
      </w:r>
      <w:r w:rsidR="009468BB">
        <w:t xml:space="preserve">escue assemblages along channel edges with greater </w:t>
      </w:r>
      <w:r w:rsidR="006875E7" w:rsidRPr="006875E7">
        <w:t>inundation frequency</w:t>
      </w:r>
      <w:r w:rsidR="009468BB">
        <w:t xml:space="preserve">. </w:t>
      </w:r>
      <w:ins w:id="15" w:author="Martin, Tara (Forestry)" w:date="2023-01-10T09:53:00Z">
        <w:r w:rsidR="00582A2B">
          <w:t xml:space="preserve">Twenty years later, </w:t>
        </w:r>
      </w:ins>
      <w:proofErr w:type="spellStart"/>
      <w:r w:rsidR="00BB7B17">
        <w:t>Denoth</w:t>
      </w:r>
      <w:proofErr w:type="spellEnd"/>
      <w:r w:rsidR="00BB7B17">
        <w:t xml:space="preserve"> &amp; Myers </w:t>
      </w:r>
      <w:r w:rsidR="00B5776F">
        <w:lastRenderedPageBreak/>
        <w:t xml:space="preserve">(2007) repeated the sampling methods </w:t>
      </w:r>
      <w:r w:rsidR="00BB7B17">
        <w:t xml:space="preserve">to </w:t>
      </w:r>
      <w:r w:rsidR="00561B5B" w:rsidRPr="00561B5B">
        <w:t xml:space="preserve">test relationships between </w:t>
      </w:r>
      <w:commentRangeStart w:id="16"/>
      <w:ins w:id="17" w:author="Martin, Tara (Forestry)" w:date="2023-01-10T09:57:00Z">
        <w:r w:rsidR="001F6F8B">
          <w:t>non-native</w:t>
        </w:r>
      </w:ins>
      <w:del w:id="18" w:author="Martin, Tara (Forestry)" w:date="2023-01-10T09:57:00Z">
        <w:r w:rsidR="00561B5B" w:rsidRPr="00561B5B" w:rsidDel="001F6F8B">
          <w:delText>invasive</w:delText>
        </w:r>
      </w:del>
      <w:r w:rsidR="00561B5B" w:rsidRPr="00561B5B">
        <w:t xml:space="preserve"> </w:t>
      </w:r>
      <w:commentRangeEnd w:id="16"/>
      <w:r w:rsidR="001F6F8B">
        <w:rPr>
          <w:rStyle w:val="CommentReference"/>
        </w:rPr>
        <w:commentReference w:id="16"/>
      </w:r>
      <w:r w:rsidR="00561B5B" w:rsidRPr="00561B5B">
        <w:t>purple loosestrife (</w:t>
      </w:r>
      <w:proofErr w:type="spellStart"/>
      <w:r w:rsidR="00561B5B" w:rsidRPr="000E32F2">
        <w:t>Lythrum</w:t>
      </w:r>
      <w:proofErr w:type="spellEnd"/>
      <w:r w:rsidR="00561B5B" w:rsidRPr="000E32F2">
        <w:t xml:space="preserve"> </w:t>
      </w:r>
      <w:proofErr w:type="spellStart"/>
      <w:r w:rsidR="00561B5B" w:rsidRPr="000E32F2">
        <w:t>salicaria</w:t>
      </w:r>
      <w:proofErr w:type="spellEnd"/>
      <w:r w:rsidR="00561B5B" w:rsidRPr="00561B5B">
        <w:t xml:space="preserve"> L.) and Henderson’s checker-mallow (</w:t>
      </w:r>
      <w:r w:rsidR="00561B5B" w:rsidRPr="000E32F2">
        <w:t>Sidalcea hendersonii</w:t>
      </w:r>
      <w:r w:rsidR="00E508B5">
        <w:t xml:space="preserve"> S. Watson</w:t>
      </w:r>
      <w:r w:rsidR="00561B5B" w:rsidRPr="00561B5B">
        <w:t>)</w:t>
      </w:r>
      <w:ins w:id="19" w:author="Martin, Tara (Forestry)" w:date="2023-01-10T09:53:00Z">
        <w:r w:rsidR="00582A2B">
          <w:t>, a threatened species</w:t>
        </w:r>
      </w:ins>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0074167B" w:rsidRPr="00535270">
        <w:t xml:space="preserve">provide the opportunity to repeat observations </w:t>
      </w:r>
      <w:r w:rsidR="00CB18BB" w:rsidRPr="00535270">
        <w:t>and</w:t>
      </w:r>
      <w:r w:rsidR="0074167B"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0074167B"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20"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7D8F4972"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driving changes within each assemblage? We expect that increasing abundance of </w:t>
      </w:r>
      <w:del w:id="21" w:author="Martin, Tara (Forestry)" w:date="2023-01-10T09:58:00Z">
        <w:r w:rsidDel="001F6F8B">
          <w:delText xml:space="preserve">invasive </w:delText>
        </w:r>
      </w:del>
      <w:ins w:id="22" w:author="Martin, Tara (Forestry)" w:date="2023-01-10T09:58:00Z">
        <w:r w:rsidR="001F6F8B">
          <w:t xml:space="preserve">non-native </w:t>
        </w:r>
      </w:ins>
      <w:r>
        <w:t>species over time would result in greater net number of</w:t>
      </w:r>
      <w:r w:rsidR="00CC44A2">
        <w:t xml:space="preserve"> native</w:t>
      </w:r>
      <w:r>
        <w:t xml:space="preserve"> species lost (and fewer net </w:t>
      </w:r>
      <w:r w:rsidR="00CC44A2">
        <w:t xml:space="preserve">native </w:t>
      </w:r>
      <w:r>
        <w:t xml:space="preserve">species gained).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20"/>
    </w:p>
    <w:p w14:paraId="3AEE9D35" w14:textId="65D9C02B" w:rsidR="0022363E" w:rsidRDefault="0022363E" w:rsidP="006C5D18">
      <w:pPr>
        <w:pStyle w:val="Heading1"/>
      </w:pPr>
      <w:r>
        <w:t>Methods</w:t>
      </w:r>
    </w:p>
    <w:p w14:paraId="0B5BF99B" w14:textId="55D58974" w:rsidR="008B255A"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0D3FE4">
        <w:fldChar w:fldCharType="begin"/>
      </w:r>
      <w:r w:rsidR="00C244E6">
        <w:instrText xml:space="preserve"> ADDIN ZOTERO_ITEM CSL_CITATION {"citationID":"7Z3fAQi2","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C244E6" w:rsidRPr="00C244E6">
        <w:rPr>
          <w:rFonts w:ascii="Calibri" w:hAnsi="Calibri" w:cs="Calibri"/>
        </w:rPr>
        <w:t>(Finn et al., 2021)</w:t>
      </w:r>
      <w:r w:rsidR="000D3FE4">
        <w:fldChar w:fldCharType="end"/>
      </w:r>
      <w:r w:rsidR="00193416">
        <w:t xml:space="preserve">. The </w:t>
      </w:r>
      <w:r w:rsidR="002F438B">
        <w:t>current extent of the Fraser River E</w:t>
      </w:r>
      <w:r w:rsidR="001F436B" w:rsidRPr="00791A3B">
        <w:t>stuary spans 2</w:t>
      </w:r>
      <w:r w:rsidR="004306D0" w:rsidRPr="00791A3B">
        <w:t>,</w:t>
      </w:r>
      <w:r w:rsidR="001F436B" w:rsidRPr="00173A95">
        <w:t xml:space="preserve">814 ha, one-third of which lies within the South Arm Marshes Wildlife Management Area </w:t>
      </w:r>
      <w:r w:rsidR="001F436B"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001F436B" w:rsidRPr="001617DD">
        <w:fldChar w:fldCharType="separate"/>
      </w:r>
      <w:r w:rsidR="000335B7" w:rsidRPr="000335B7">
        <w:rPr>
          <w:rFonts w:ascii="Calibri" w:hAnsi="Calibri" w:cs="Calibri"/>
        </w:rPr>
        <w:t>(Schaefer, 2004)</w:t>
      </w:r>
      <w:r w:rsidR="001F436B" w:rsidRPr="001617DD">
        <w:fldChar w:fldCharType="end"/>
      </w:r>
      <w:r w:rsidR="001F436B" w:rsidRPr="00173A95">
        <w:t xml:space="preserve"> (</w:t>
      </w:r>
      <w:r w:rsidR="003A0F7F">
        <w:t>Fig. 1</w:t>
      </w:r>
      <w:r w:rsidR="00D77FE1">
        <w:fldChar w:fldCharType="begin"/>
      </w:r>
      <w:r w:rsidR="00D77FE1">
        <w:instrText xml:space="preserve"> REF _Ref104553838 \h </w:instrText>
      </w:r>
      <w:r w:rsidR="00D77FE1">
        <w:fldChar w:fldCharType="end"/>
      </w:r>
      <w:r w:rsidR="00611EFF">
        <w:t>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3B2B3B17" w14:textId="77777777" w:rsidR="008B255A" w:rsidRDefault="008B255A" w:rsidP="007F357F">
      <w:pPr>
        <w:pStyle w:val="NoSpacing"/>
      </w:pPr>
    </w:p>
    <w:p w14:paraId="52AF5B10" w14:textId="51D0326C" w:rsidR="005E086E" w:rsidRDefault="008B255A" w:rsidP="000E32F2">
      <w:pPr>
        <w:pStyle w:val="NoSpacing"/>
        <w:ind w:firstLine="720"/>
      </w:pPr>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p>
    <w:p w14:paraId="23A2ABDE" w14:textId="77777777" w:rsidR="007F357F" w:rsidRPr="00626BFD" w:rsidRDefault="007F357F" w:rsidP="000E32F2">
      <w:pPr>
        <w:pStyle w:val="NoSpacing"/>
      </w:pPr>
    </w:p>
    <w:p w14:paraId="1B7694BC" w14:textId="37EB9FC9"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1E2497">
        <w:t xml:space="preserve">an estimated </w:t>
      </w:r>
      <w:r w:rsidR="002C1D2C">
        <w:t>~5 m</w:t>
      </w:r>
      <w:r w:rsidR="00B832A6">
        <w:t xml:space="preserve"> </w:t>
      </w:r>
      <w:r w:rsidR="002A34E3">
        <w:t xml:space="preserve">by overlaying Figure 1 in Bradfield &amp; Porter’s 1982 publication </w:t>
      </w:r>
      <w:r w:rsidR="00FB3E22">
        <w:t>(</w:t>
      </w:r>
      <w:r w:rsidR="00EF29DE">
        <w:t>Fig. 1</w:t>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marking GPS locations in Avenza</w:t>
      </w:r>
      <w:r w:rsidR="0070559A">
        <w:t xml:space="preserve"> Maps</w:t>
      </w:r>
      <w:r w:rsidR="002C1D2C">
        <w:t xml:space="preserve"> (</w:t>
      </w:r>
      <w:r w:rsidR="0070559A">
        <w:t>Avenza Systems Inc., Ontario, Canada, v. 3.2)</w:t>
      </w:r>
      <w:r w:rsidR="008B255A">
        <w:t>, and finding these points in the field</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 </w:t>
      </w:r>
      <w:ins w:id="23" w:author="Martin, Tara (Forestry)" w:date="2023-01-10T09:57:00Z">
        <w:r w:rsidR="00582A2B">
          <w:t xml:space="preserve">non-native </w:t>
        </w:r>
      </w:ins>
      <w:r>
        <w:t>Himalayan blackberry (</w:t>
      </w:r>
      <w:proofErr w:type="spellStart"/>
      <w:r>
        <w:rPr>
          <w:i/>
        </w:rPr>
        <w:t>Rubus</w:t>
      </w:r>
      <w:proofErr w:type="spellEnd"/>
      <w:r>
        <w:rPr>
          <w:i/>
        </w:rPr>
        <w:t xml:space="preserve"> </w:t>
      </w:r>
      <w:proofErr w:type="spellStart"/>
      <w:r w:rsidRPr="00904BB3">
        <w:rPr>
          <w:i/>
        </w:rPr>
        <w:t>armeniacus</w:t>
      </w:r>
      <w:proofErr w:type="spellEnd"/>
      <w:r w:rsidR="00C87135">
        <w:t xml:space="preserve"> </w:t>
      </w:r>
      <w:proofErr w:type="spellStart"/>
      <w:r w:rsidR="00C87135">
        <w:t>Focke</w:t>
      </w:r>
      <w:proofErr w:type="spellEnd"/>
      <w:r>
        <w:t>)</w:t>
      </w:r>
      <w:r w:rsidR="0058125F">
        <w:t>; these plots from 1979</w:t>
      </w:r>
      <w:r w:rsidR="00883BFA">
        <w:t xml:space="preserve"> were not surveyed in 1999, and</w:t>
      </w:r>
      <w:r w:rsidR="0058125F">
        <w:t xml:space="preserve"> are not included in the present analyses</w:t>
      </w:r>
      <w:r>
        <w:t>. An additional 18</w:t>
      </w:r>
      <w:r w:rsidR="00602041">
        <w:t xml:space="preserve"> </w:t>
      </w:r>
      <w:r>
        <w:t xml:space="preserve">plots </w:t>
      </w:r>
      <w:r w:rsidR="001B70A0">
        <w:t xml:space="preserve">surveyed in 1979 and 1999 </w:t>
      </w:r>
      <w:r>
        <w:t xml:space="preserve">were </w:t>
      </w:r>
      <w:r w:rsidR="005105F8">
        <w:t xml:space="preserve">also </w:t>
      </w:r>
      <w:r w:rsidR="0058125F">
        <w:t>omitted</w:t>
      </w:r>
      <w:r>
        <w:t xml:space="preserve"> in 2019 </w:t>
      </w:r>
      <w:r w:rsidR="005105F8">
        <w:t>because of</w:t>
      </w:r>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end"/>
      </w:r>
      <w:r w:rsidR="00EF29DE">
        <w:rPr>
          <w:noProof/>
        </w:rPr>
        <w:t>Fig. 1, Table S1</w:t>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E36860F" w14:textId="0D52F198" w:rsidR="00035204" w:rsidRDefault="00035204" w:rsidP="000E32F2">
      <w:pPr>
        <w:ind w:firstLine="720"/>
      </w:pPr>
    </w:p>
    <w:p w14:paraId="2010C532" w14:textId="4F42A9AC" w:rsidR="003969AA" w:rsidRDefault="000A497A" w:rsidP="003969AA">
      <w:pPr>
        <w:pStyle w:val="NoSpacing"/>
        <w:ind w:firstLine="720"/>
      </w:pPr>
      <w:r>
        <w:t xml:space="preserve"> </w:t>
      </w:r>
    </w:p>
    <w:p w14:paraId="103BF06E" w14:textId="77777777" w:rsidR="003969AA" w:rsidRDefault="003969AA" w:rsidP="003969AA">
      <w:pPr>
        <w:pStyle w:val="NoSpacing"/>
        <w:ind w:firstLine="720"/>
      </w:pPr>
    </w:p>
    <w:p w14:paraId="12088E45" w14:textId="1730A1C6" w:rsidR="00D4425C" w:rsidRDefault="00C40AED" w:rsidP="000E32F2">
      <w:pPr>
        <w:pStyle w:val="NoSpacing"/>
        <w:ind w:firstLine="720"/>
      </w:pPr>
      <w:r>
        <w:t>A</w:t>
      </w:r>
      <w:r w:rsidR="007E4150">
        <w:t xml:space="preserve">long each transect, </w:t>
      </w:r>
      <w:r w:rsidR="00660428">
        <w:t xml:space="preserve">we noted patchy </w:t>
      </w:r>
      <w:r w:rsidR="00F02957">
        <w:t xml:space="preserve">species </w:t>
      </w:r>
      <w:r w:rsidR="00660428">
        <w:t xml:space="preserve">assemblages dominated by one or two species. We defined ‘dominance’ as a species having </w:t>
      </w:r>
      <w:r w:rsidR="00A11360">
        <w:t>more than</w:t>
      </w:r>
      <w:r w:rsidR="00660428">
        <w:t xml:space="preserve"> 50% cover within the </w:t>
      </w:r>
      <w:r w:rsidR="005624D1">
        <w:t>patch</w:t>
      </w:r>
      <w:r w:rsidR="00F02957">
        <w:t>y assemblage</w:t>
      </w:r>
      <w:r w:rsidR="009F574B">
        <w:t xml:space="preserve"> (Fig. 1F)</w:t>
      </w:r>
      <w:r w:rsidR="00660428">
        <w:t>.</w:t>
      </w:r>
      <w:r w:rsidR="005624D1">
        <w:t xml:space="preserve"> </w:t>
      </w:r>
      <w:r w:rsidR="00B7682B">
        <w:t xml:space="preserve">If patches extended along more than 10 m of transect length, or no dominant species could be </w:t>
      </w:r>
      <w:r w:rsidR="00F50B13">
        <w:t>determined, we sampled every 10 m of transect length</w:t>
      </w:r>
      <w:r w:rsidR="00062BA9">
        <w:t>; we did not consider patches adjacent to the transect</w:t>
      </w:r>
      <w:r w:rsidR="00F50B13">
        <w:t xml:space="preserve">. </w:t>
      </w:r>
      <w:r w:rsidR="00062BA9">
        <w:t>W</w:t>
      </w:r>
      <w:r w:rsidR="00F02957">
        <w:t>e placed a 1 m</w:t>
      </w:r>
      <w:r w:rsidR="00F02957" w:rsidRPr="00626BFD">
        <w:rPr>
          <w:vertAlign w:val="superscript"/>
        </w:rPr>
        <w:t>2</w:t>
      </w:r>
      <w:r w:rsidR="00F02957">
        <w:t xml:space="preserve"> </w:t>
      </w:r>
      <w:r w:rsidR="008B255A">
        <w:t>plot</w:t>
      </w:r>
      <w:r w:rsidR="00F02957">
        <w:t xml:space="preserve"> centered over the transect to survey species composition and cover abundance</w:t>
      </w:r>
      <w:r w:rsidR="00062BA9">
        <w:t xml:space="preserve"> within the center of the </w:t>
      </w:r>
      <w:r w:rsidR="006B0258">
        <w:t>species-dominated patch, or every 10 m of transect length, whichever distance was shorter</w:t>
      </w:r>
      <w:r w:rsidR="002F5F88">
        <w:t xml:space="preserve"> (</w:t>
      </w:r>
      <w:r w:rsidR="00EF29DE">
        <w:rPr>
          <w:noProof/>
        </w:rPr>
        <w:t>Fig. 1</w:t>
      </w:r>
      <w:r w:rsidR="002F5F88">
        <w:t>E</w:t>
      </w:r>
      <w:r w:rsidR="002F5F88" w:rsidRPr="007D52A9">
        <w:t>)</w:t>
      </w:r>
      <w:r w:rsidR="006B0258">
        <w:t xml:space="preserve">. </w:t>
      </w:r>
      <w:r w:rsidR="00CC29B1">
        <w:t>No patches were so small that the 1 m</w:t>
      </w:r>
      <w:r w:rsidR="00CC29B1">
        <w:rPr>
          <w:vertAlign w:val="superscript"/>
        </w:rPr>
        <w:t>2</w:t>
      </w:r>
      <w:r w:rsidR="00CC29B1">
        <w:t xml:space="preserve"> plot was less than 1 m from the boundary of the next patch. </w:t>
      </w:r>
      <w:r w:rsidR="006B0258">
        <w:t>To record species compositional abundance, we identified all species</w:t>
      </w:r>
      <w:r w:rsidR="00127FC1">
        <w:t xml:space="preserve"> with </w:t>
      </w:r>
      <w:r w:rsidR="00127FC1">
        <w:rPr>
          <w:u w:val="single"/>
        </w:rPr>
        <w:t>&gt;</w:t>
      </w:r>
      <w:r w:rsidR="00127FC1">
        <w:t xml:space="preserve"> 50% </w:t>
      </w:r>
      <w:ins w:id="24" w:author="Martin, Tara (Forestry)" w:date="2023-01-10T10:01:00Z">
        <w:r w:rsidR="001F6F8B">
          <w:t xml:space="preserve">of </w:t>
        </w:r>
      </w:ins>
      <w:r w:rsidR="00127FC1">
        <w:t>their</w:t>
      </w:r>
      <w:r w:rsidR="002B234B">
        <w:t xml:space="preserve"> foliage-producing</w:t>
      </w:r>
      <w:r w:rsidR="00127FC1">
        <w:t xml:space="preserve"> basal stems</w:t>
      </w:r>
      <w:r w:rsidR="006B0258">
        <w:t xml:space="preserve"> </w:t>
      </w:r>
      <w:del w:id="25" w:author="Martin, Tara (Forestry)" w:date="2023-01-10T10:01:00Z">
        <w:r w:rsidR="002B234B" w:rsidDel="001F6F8B">
          <w:delText>were</w:delText>
        </w:r>
        <w:r w:rsidR="00C0334F" w:rsidDel="001F6F8B">
          <w:delText xml:space="preserve"> </w:delText>
        </w:r>
      </w:del>
      <w:r w:rsidR="006B0258">
        <w:t xml:space="preserve">within </w:t>
      </w:r>
      <w:r w:rsidR="00CC29B1">
        <w:t>the plot</w:t>
      </w:r>
      <w:r w:rsidR="002B234B">
        <w:t xml:space="preserve"> boundary</w:t>
      </w:r>
      <w:r w:rsidR="00C0334F">
        <w:t xml:space="preserve">; overhanging </w:t>
      </w:r>
      <w:r w:rsidR="002B234B">
        <w:t xml:space="preserve">foliage from basal stems outside the plot </w:t>
      </w:r>
      <w:r w:rsidR="00C0334F">
        <w:t>were not considered.</w:t>
      </w:r>
      <w:r w:rsidR="00D131BF">
        <w:t xml:space="preserve"> For clonally reproducing species</w:t>
      </w:r>
      <w:r w:rsidR="00A3674B">
        <w:t xml:space="preserve"> (e.g., </w:t>
      </w:r>
      <w:r w:rsidR="00A3674B">
        <w:rPr>
          <w:i/>
        </w:rPr>
        <w:t>Juncus balticus</w:t>
      </w:r>
      <w:r w:rsidR="00A3674B">
        <w:t>)</w:t>
      </w:r>
      <w:r w:rsidR="00D131BF">
        <w:t>, we did not attempt to</w:t>
      </w:r>
      <w:r w:rsidR="00A65F91">
        <w:t xml:space="preserve"> distinguish stems or ramets from </w:t>
      </w:r>
      <w:r w:rsidR="00A3674B">
        <w:t>whole</w:t>
      </w:r>
      <w:r w:rsidR="00A65F91">
        <w:t xml:space="preserve"> </w:t>
      </w:r>
      <w:r w:rsidR="00A3674B">
        <w:t>plants.</w:t>
      </w:r>
      <w:r w:rsidR="00C0334F">
        <w:t xml:space="preserve"> </w:t>
      </w:r>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r w:rsidR="00D4425C">
        <w:t xml:space="preserve"> </w:t>
      </w:r>
      <w:r w:rsidR="00E27E36">
        <w:t>[0 = (</w:t>
      </w:r>
      <w:r w:rsidR="00B51030">
        <w:t>0</w:t>
      </w:r>
      <w:r w:rsidR="00FF352B">
        <w:t>%</w:t>
      </w:r>
      <w:r w:rsidR="00E27E36">
        <w:t>)</w:t>
      </w:r>
      <w:r w:rsidR="00B51030">
        <w:t>,</w:t>
      </w:r>
      <w:r w:rsidR="00E27E36">
        <w:t xml:space="preserve"> 1 = (</w:t>
      </w:r>
      <w:r w:rsidR="00D4425C">
        <w:t>&lt; 25%</w:t>
      </w:r>
      <w:r w:rsidR="00E27E36">
        <w:t>)</w:t>
      </w:r>
      <w:r w:rsidR="00D4425C">
        <w:t>,</w:t>
      </w:r>
      <w:r w:rsidR="00E27E36">
        <w:t xml:space="preserve"> 2 = (</w:t>
      </w:r>
      <w:r w:rsidR="00D4425C">
        <w:t>25-50%</w:t>
      </w:r>
      <w:r w:rsidR="00E27E36">
        <w:t>)</w:t>
      </w:r>
      <w:r w:rsidR="00D4425C">
        <w:t xml:space="preserve">, </w:t>
      </w:r>
      <w:r w:rsidR="001A1881">
        <w:t>3 = (</w:t>
      </w:r>
      <w:r w:rsidR="00D4425C">
        <w:t>50-75%</w:t>
      </w:r>
      <w:r w:rsidR="001A1881">
        <w:t>)</w:t>
      </w:r>
      <w:r w:rsidR="00D4425C">
        <w:t>, and</w:t>
      </w:r>
      <w:r w:rsidR="00E27E36">
        <w:t xml:space="preserve"> 4 = (</w:t>
      </w:r>
      <w:r w:rsidR="00D4425C">
        <w:t>&gt; 75%)</w:t>
      </w:r>
      <w:r w:rsidR="00E27E36">
        <w:t>]</w:t>
      </w:r>
      <w:r w:rsidR="00D4425C">
        <w:t>.</w:t>
      </w:r>
    </w:p>
    <w:p w14:paraId="22866597" w14:textId="77777777" w:rsidR="00127FC1" w:rsidRDefault="00127FC1" w:rsidP="000E32F2">
      <w:pPr>
        <w:pStyle w:val="NoSpacing"/>
      </w:pPr>
    </w:p>
    <w:p w14:paraId="7F0B508F" w14:textId="77777777" w:rsidR="00B40842" w:rsidRDefault="00B40842" w:rsidP="00B40842">
      <w:pPr>
        <w:pStyle w:val="Heading3"/>
      </w:pPr>
      <w:r>
        <w:t>Taxonomy</w:t>
      </w:r>
    </w:p>
    <w:p w14:paraId="294F4C93" w14:textId="2B9E2456" w:rsidR="00485A40" w:rsidRDefault="00AA2D34" w:rsidP="005F7C5D">
      <w:pPr>
        <w:ind w:firstLine="720"/>
      </w:pPr>
      <w:r>
        <w:t>For all sampling years, o</w:t>
      </w:r>
      <w:r w:rsidR="00B40842">
        <w:t>bservation of vascular plant species was conducted in</w:t>
      </w:r>
      <w:r>
        <w:t xml:space="preserve"> early summer w</w:t>
      </w:r>
      <w:r w:rsidR="00470252">
        <w:t>hen species are identifiable by sexual reproductive traits, but before senescence</w:t>
      </w:r>
      <w:r w:rsidR="00B40842">
        <w:t xml:space="preserve"> (approx. June</w:t>
      </w:r>
      <w:r w:rsidR="00127FC1">
        <w:t xml:space="preserve"> </w:t>
      </w:r>
      <w:r w:rsidR="00B3200B">
        <w:t>–</w:t>
      </w:r>
      <w:r w:rsidR="00127FC1">
        <w:t xml:space="preserve"> </w:t>
      </w:r>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737167">
        <w:t xml:space="preserve"> </w:t>
      </w:r>
      <w:r w:rsidR="002B2C64">
        <w:t>Table S7)</w:t>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2B2C64">
        <w:t>Table S7</w:t>
      </w:r>
      <w:r w:rsidR="00F9346F">
        <w:t xml:space="preserve">. </w:t>
      </w:r>
    </w:p>
    <w:p w14:paraId="3BFEE0A2" w14:textId="6DCE26EE" w:rsidR="00D03FB7" w:rsidRDefault="00D03FB7" w:rsidP="005F7C5D">
      <w:pPr>
        <w:pStyle w:val="Heading2"/>
      </w:pPr>
      <w:r>
        <w:t xml:space="preserve">Analyses </w:t>
      </w:r>
    </w:p>
    <w:p w14:paraId="2CE0BC7B" w14:textId="501A8C73" w:rsidR="004B1258" w:rsidRPr="000E32F2" w:rsidRDefault="009452F6" w:rsidP="007B0287">
      <w:pPr>
        <w:pStyle w:val="Caption"/>
        <w:ind w:firstLine="720"/>
        <w:rPr>
          <w:i w:val="0"/>
          <w:iCs w:val="0"/>
          <w:color w:val="auto"/>
          <w:sz w:val="22"/>
          <w:szCs w:val="22"/>
        </w:rPr>
        <w:sectPr w:rsidR="004B1258" w:rsidRPr="000E32F2" w:rsidSect="007D52A9">
          <w:headerReference w:type="default" r:id="rId18"/>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 xml:space="preserve">4.2.1.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A30A7A">
        <w:rPr>
          <w:i w:val="0"/>
          <w:iCs w:val="0"/>
          <w:color w:val="auto"/>
          <w:sz w:val="22"/>
          <w:szCs w:val="22"/>
        </w:rPr>
        <w:t>Because m</w:t>
      </w:r>
      <w:r w:rsidR="003B5A38">
        <w:rPr>
          <w:i w:val="0"/>
          <w:iCs w:val="0"/>
          <w:color w:val="auto"/>
          <w:sz w:val="22"/>
          <w:szCs w:val="22"/>
        </w:rPr>
        <w:t xml:space="preserve">odern computational power </w:t>
      </w:r>
      <w:r w:rsidR="00A30A7A">
        <w:rPr>
          <w:i w:val="0"/>
          <w:iCs w:val="0"/>
          <w:color w:val="auto"/>
          <w:sz w:val="22"/>
          <w:szCs w:val="22"/>
        </w:rPr>
        <w:t xml:space="preserve">such as </w:t>
      </w:r>
      <w:r w:rsidR="00BB79E4">
        <w:rPr>
          <w:i w:val="0"/>
          <w:iCs w:val="0"/>
          <w:color w:val="auto"/>
          <w:sz w:val="22"/>
          <w:szCs w:val="22"/>
        </w:rPr>
        <w:t xml:space="preserve">Bray-Curtis </w:t>
      </w:r>
      <w:r w:rsidR="00A30A7A">
        <w:rPr>
          <w:i w:val="0"/>
          <w:iCs w:val="0"/>
          <w:color w:val="auto"/>
          <w:sz w:val="22"/>
          <w:szCs w:val="22"/>
        </w:rPr>
        <w:t xml:space="preserve">dissimilarity </w:t>
      </w:r>
      <w:r w:rsidR="00BB79E4">
        <w:rPr>
          <w:i w:val="0"/>
          <w:iCs w:val="0"/>
          <w:color w:val="auto"/>
          <w:sz w:val="22"/>
          <w:szCs w:val="22"/>
        </w:rPr>
        <w:t xml:space="preserve">accounts for </w:t>
      </w:r>
      <w:r w:rsidR="00BB79E4" w:rsidRPr="00DC704D">
        <w:rPr>
          <w:i w:val="0"/>
          <w:iCs w:val="0"/>
          <w:color w:val="auto"/>
          <w:sz w:val="22"/>
          <w:szCs w:val="22"/>
        </w:rPr>
        <w:t xml:space="preserve">species identity and is less sensitive to species absenc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we compared our</w:t>
      </w:r>
      <w:r w:rsidR="001C0365">
        <w:rPr>
          <w:i w:val="0"/>
          <w:iCs w:val="0"/>
          <w:color w:val="auto"/>
          <w:sz w:val="22"/>
          <w:szCs w:val="22"/>
        </w:rPr>
        <w:t xml:space="preserve"> cluster analysis</w:t>
      </w:r>
      <w:r w:rsidR="00BB79E4">
        <w:rPr>
          <w:i w:val="0"/>
          <w:iCs w:val="0"/>
          <w:color w:val="auto"/>
          <w:sz w:val="22"/>
          <w:szCs w:val="22"/>
        </w:rPr>
        <w:t xml:space="preserve"> results using Euclidean distance to </w:t>
      </w:r>
      <w:r w:rsidR="001C0365">
        <w:rPr>
          <w:i w:val="0"/>
          <w:iCs w:val="0"/>
          <w:color w:val="auto"/>
          <w:sz w:val="22"/>
          <w:szCs w:val="22"/>
        </w:rPr>
        <w:t xml:space="preserve">one using Bray-Curtis, and found no </w:t>
      </w:r>
      <w:r w:rsidR="0088780B">
        <w:rPr>
          <w:i w:val="0"/>
          <w:iCs w:val="0"/>
          <w:color w:val="auto"/>
          <w:sz w:val="22"/>
          <w:szCs w:val="22"/>
        </w:rPr>
        <w:t>meaningful</w:t>
      </w:r>
      <w:r w:rsidR="001C0365">
        <w:rPr>
          <w:i w:val="0"/>
          <w:iCs w:val="0"/>
          <w:color w:val="auto"/>
          <w:sz w:val="22"/>
          <w:szCs w:val="22"/>
        </w:rPr>
        <w:t xml:space="preserve"> difference in how plots clustered. </w:t>
      </w:r>
      <w:r w:rsidR="00276B00" w:rsidRPr="00DC704D">
        <w:rPr>
          <w:i w:val="0"/>
          <w:iCs w:val="0"/>
          <w:color w:val="auto"/>
          <w:sz w:val="22"/>
          <w:szCs w:val="22"/>
        </w:rPr>
        <w:t>Clusters were</w:t>
      </w:r>
      <w:r w:rsidR="0088780B">
        <w:rPr>
          <w:i w:val="0"/>
          <w:iCs w:val="0"/>
          <w:color w:val="auto"/>
          <w:sz w:val="22"/>
          <w:szCs w:val="22"/>
        </w:rPr>
        <w:t xml:space="preserve"> then</w:t>
      </w:r>
      <w:r w:rsidR="00276B00" w:rsidRPr="00DC704D">
        <w:rPr>
          <w:i w:val="0"/>
          <w:iCs w:val="0"/>
          <w:color w:val="auto"/>
          <w:sz w:val="22"/>
          <w:szCs w:val="22"/>
        </w:rPr>
        <w:t xml:space="preserve"> cut into three groups</w:t>
      </w:r>
      <w:r w:rsidR="00046A60">
        <w:rPr>
          <w:i w:val="0"/>
          <w:iCs w:val="0"/>
          <w:color w:val="auto"/>
          <w:sz w:val="22"/>
          <w:szCs w:val="22"/>
        </w:rPr>
        <w:t xml:space="preserve"> (“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ACE4EE1" w14:textId="77777777" w:rsidR="004B1258" w:rsidRPr="00933EF5" w:rsidRDefault="004B1258" w:rsidP="00DC704D"/>
    <w:p w14:paraId="7DB441F8" w14:textId="793E188E" w:rsidR="00FB6917" w:rsidRDefault="009A2A63" w:rsidP="00D4262D">
      <w:pPr>
        <w:ind w:firstLine="720"/>
      </w:pPr>
      <w:bookmarkStart w:id="26"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the observation year to generate a community-wide measure of diversity. </w:t>
      </w:r>
      <w:bookmarkEnd w:id="26"/>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2BAE26E6" w:rsidR="004B1258" w:rsidRDefault="004B1258" w:rsidP="00D4262D">
      <w:pPr>
        <w:pStyle w:val="Caption"/>
        <w:ind w:firstLine="720"/>
        <w:rPr>
          <w:i w:val="0"/>
          <w:iCs w:val="0"/>
          <w:color w:val="auto"/>
          <w:sz w:val="22"/>
          <w:szCs w:val="22"/>
        </w:rPr>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 xml:space="preserve">supplemental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w:t>
      </w:r>
      <w:commentRangeStart w:id="27"/>
      <w:r w:rsidR="00CE3C9A" w:rsidRPr="00415786">
        <w:rPr>
          <w:i w:val="0"/>
          <w:iCs w:val="0"/>
          <w:color w:val="auto"/>
          <w:sz w:val="22"/>
          <w:szCs w:val="22"/>
          <w:highlight w:val="cyan"/>
        </w:rPr>
        <w:t>cite the R team</w:t>
      </w:r>
      <w:commentRangeEnd w:id="27"/>
      <w:r w:rsidR="001F6F8B">
        <w:rPr>
          <w:rStyle w:val="CommentReference"/>
          <w:i w:val="0"/>
          <w:iCs w:val="0"/>
          <w:color w:val="auto"/>
        </w:rPr>
        <w:commentReference w:id="27"/>
      </w:r>
      <w:r w:rsidR="00CE3C9A">
        <w:rPr>
          <w:i w:val="0"/>
          <w:iCs w:val="0"/>
          <w:color w:val="auto"/>
          <w:sz w:val="22"/>
          <w:szCs w:val="22"/>
        </w:rPr>
        <w:t>)</w:t>
      </w:r>
      <w:r w:rsidRPr="0040538A">
        <w:rPr>
          <w:i w:val="0"/>
          <w:iCs w:val="0"/>
          <w:color w:val="auto"/>
          <w:sz w:val="22"/>
          <w:szCs w:val="22"/>
        </w:rPr>
        <w:t xml:space="preserve">. </w:t>
      </w:r>
    </w:p>
    <w:p w14:paraId="607D0B6A" w14:textId="5F858AF8" w:rsidR="00281198" w:rsidRDefault="00281198" w:rsidP="00281198"/>
    <w:p w14:paraId="21314135" w14:textId="77777777" w:rsidR="00281198" w:rsidRPr="00281198" w:rsidRDefault="00281198" w:rsidP="00281198"/>
    <w:p w14:paraId="5C615CAC" w14:textId="77777777" w:rsidR="004B1258" w:rsidRDefault="004B1258" w:rsidP="00E72813"/>
    <w:p w14:paraId="7F4BA270" w14:textId="2B96294C" w:rsidR="00B051DD" w:rsidRDefault="0065237F" w:rsidP="00B051DD">
      <w:pPr>
        <w:keepNext/>
      </w:pPr>
      <w:r>
        <w:rPr>
          <w:noProof/>
        </w:rPr>
        <w:lastRenderedPageBreak/>
        <w:drawing>
          <wp:inline distT="0" distB="0" distL="0" distR="0" wp14:anchorId="3A341BEC" wp14:editId="20426824">
            <wp:extent cx="6394552" cy="470120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05023" cy="4708907"/>
                    </a:xfrm>
                    <a:prstGeom prst="rect">
                      <a:avLst/>
                    </a:prstGeom>
                    <a:noFill/>
                  </pic:spPr>
                </pic:pic>
              </a:graphicData>
            </a:graphic>
          </wp:inline>
        </w:drawing>
      </w:r>
    </w:p>
    <w:p w14:paraId="051EB749" w14:textId="6226F6EA" w:rsidR="00DB39C2" w:rsidRPr="00281198" w:rsidRDefault="00746ACC" w:rsidP="00B051DD">
      <w:pPr>
        <w:pStyle w:val="Caption"/>
        <w:rPr>
          <w:b/>
          <w:i w:val="0"/>
          <w:noProof/>
        </w:rPr>
      </w:pPr>
      <w:bookmarkStart w:id="28" w:name="_Ref103170248"/>
      <w:r w:rsidRPr="00746ACC">
        <w:rPr>
          <w:noProof/>
        </w:rPr>
        <w:t xml:space="preserve"> </w:t>
      </w:r>
    </w:p>
    <w:bookmarkEnd w:id="28"/>
    <w:p w14:paraId="1EBD7C67" w14:textId="1F2F5B54" w:rsidR="00764D94" w:rsidRDefault="00281198">
      <w:pPr>
        <w:rPr>
          <w:rFonts w:asciiTheme="majorHAnsi" w:eastAsiaTheme="majorEastAsia" w:hAnsiTheme="majorHAnsi" w:cstheme="majorBidi"/>
          <w:color w:val="2F5496" w:themeColor="accent1" w:themeShade="BF"/>
          <w:sz w:val="32"/>
          <w:szCs w:val="32"/>
        </w:rPr>
      </w:pPr>
      <w:r>
        <w:rPr>
          <w:b/>
        </w:rPr>
        <w:t>Fig. 1</w:t>
      </w:r>
      <w:r>
        <w:t xml:space="preserve"> </w:t>
      </w:r>
      <w:r w:rsidRPr="00281198">
        <w:t xml:space="preserve">Study area location and sampling design. (A) Regional location of the Fraser River Estuary in southwestern British Columbia, Canada, (B) South Arm Marshes Wildlife Management Area (highlighted in orange), (C) Ladner Marsh abuts municipal development on the south bank of the Fraser River. (D) overlay of 2019 transect locations (shown in red) on original transect map from Bradfield and Porter (1982), (E) illustration of semi-systematic plot placement along transect bisecting different vegetation patches, and (F) representative pictures of each assemblage type showing distinctive vegetation characteristics observed in the field. Base maps (A, B) generated by </w:t>
      </w:r>
      <w:proofErr w:type="spellStart"/>
      <w:r w:rsidRPr="00281198">
        <w:t>iMap</w:t>
      </w:r>
      <w:proofErr w:type="spellEnd"/>
      <w:r w:rsidRPr="00281198">
        <w:t xml:space="preserve"> published by the B. C. Conservation Data Center (Victoria, BC, Canada, </w:t>
      </w:r>
      <w:hyperlink r:id="rId20" w:history="1">
        <w:r w:rsidR="00386AB6" w:rsidRPr="00C6644F">
          <w:rPr>
            <w:rStyle w:val="Hyperlink"/>
          </w:rPr>
          <w:t>https://maps.gov.bc.ca/ess/hm/imap4m</w:t>
        </w:r>
      </w:hyperlink>
      <w:r w:rsidRPr="00281198">
        <w:t xml:space="preserve">) and (C) OpenStreetMap (OpenStreetMap contributors, 2015, </w:t>
      </w:r>
      <w:hyperlink r:id="rId21" w:history="1">
        <w:r w:rsidR="00386AB6" w:rsidRPr="00C6644F">
          <w:rPr>
            <w:rStyle w:val="Hyperlink"/>
          </w:rPr>
          <w:t>https://www.openstreetmap.org/</w:t>
        </w:r>
      </w:hyperlink>
      <w:r w:rsidRPr="00281198">
        <w:t>) (Lane, 2022).</w:t>
      </w:r>
      <w:r w:rsidR="00764D94">
        <w:br w:type="page"/>
      </w:r>
    </w:p>
    <w:p w14:paraId="71F92B5C" w14:textId="0F99EFE9" w:rsidR="00B80B02" w:rsidRPr="00E90CBE" w:rsidRDefault="006C5D18" w:rsidP="009C72CE">
      <w:pPr>
        <w:pStyle w:val="Heading1"/>
      </w:pPr>
      <w:r>
        <w:lastRenderedPageBreak/>
        <w:t>Results</w:t>
      </w:r>
    </w:p>
    <w:p w14:paraId="1B4A6F04" w14:textId="43B2019B"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5A76EB">
        <w:rPr>
          <w:i/>
        </w:rPr>
        <w:t xml:space="preserve">Fescue </w:t>
      </w:r>
      <w:r w:rsidR="00462B87">
        <w:rPr>
          <w:i/>
        </w:rPr>
        <w:t>arundinacea</w:t>
      </w:r>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r w:rsidR="005A76EB">
        <w:fldChar w:fldCharType="separate"/>
      </w:r>
      <w:r w:rsidR="00D1126E">
        <w:t xml:space="preserve">Figure </w:t>
      </w:r>
      <w:r w:rsidR="00D1126E">
        <w:rPr>
          <w:noProof/>
        </w:rPr>
        <w:t>2</w:t>
      </w:r>
      <w:r w:rsidR="005A76EB">
        <w:fldChar w:fldCharType="end"/>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Fig. 2</w:t>
      </w:r>
      <w:r w:rsidR="004F158E">
        <w:t xml:space="preserve">).  </w:t>
      </w:r>
    </w:p>
    <w:p w14:paraId="29C511EF" w14:textId="37C96A68" w:rsidR="00EC4D9F" w:rsidRDefault="00E12966" w:rsidP="00E12966">
      <w:pPr>
        <w:ind w:firstLine="720"/>
      </w:pPr>
      <w:r>
        <w:t>While the</w:t>
      </w:r>
      <w:r w:rsidR="00AD005D">
        <w:t xml:space="preserve"> three </w:t>
      </w:r>
      <w:r w:rsidR="00FD158B">
        <w:t>assemblage indicator</w:t>
      </w:r>
      <w:r>
        <w:t xml:space="preserve"> species remain constant over time and drive cluster groups, other species </w:t>
      </w:r>
      <w:r w:rsidR="003B2576">
        <w:t xml:space="preserve"> with significant indicator values changed </w:t>
      </w:r>
      <w:r>
        <w:t>over tim</w:t>
      </w:r>
      <w:r w:rsidRPr="00F96909">
        <w:t>e (</w:t>
      </w:r>
      <w:r w:rsidR="00CB0FA9">
        <w:t>Table 2</w:t>
      </w:r>
      <w:r w:rsidRPr="00F96909">
        <w:t>)</w:t>
      </w:r>
      <w:r>
        <w:t xml:space="preserve">. For example, in 1979 the indicator species defining the Sedge assemblage cluster were </w:t>
      </w:r>
      <w:r>
        <w:rPr>
          <w:i/>
        </w:rPr>
        <w:t xml:space="preserve">C. </w:t>
      </w:r>
      <w:proofErr w:type="spellStart"/>
      <w:r>
        <w:rPr>
          <w:i/>
        </w:rPr>
        <w:t>lyngbyei</w:t>
      </w:r>
      <w:proofErr w:type="spellEnd"/>
      <w:r>
        <w:rPr>
          <w:i/>
        </w:rPr>
        <w:t xml:space="preserve">, </w:t>
      </w:r>
      <w:proofErr w:type="spellStart"/>
      <w:r>
        <w:rPr>
          <w:i/>
        </w:rPr>
        <w:t>S</w:t>
      </w:r>
      <w:r w:rsidR="00230F74">
        <w:rPr>
          <w:i/>
        </w:rPr>
        <w:t>agittaria</w:t>
      </w:r>
      <w:proofErr w:type="spellEnd"/>
      <w:r>
        <w:rPr>
          <w:i/>
        </w:rPr>
        <w:t xml:space="preserve"> </w:t>
      </w:r>
      <w:proofErr w:type="spellStart"/>
      <w:r>
        <w:rPr>
          <w:i/>
        </w:rPr>
        <w:t>latifolia</w:t>
      </w:r>
      <w:proofErr w:type="spellEnd"/>
      <w:r w:rsidR="00230F74">
        <w:rPr>
          <w:i/>
        </w:rPr>
        <w:t xml:space="preserve"> </w:t>
      </w:r>
      <w:proofErr w:type="spellStart"/>
      <w:r w:rsidR="00230F74">
        <w:t>Wiild</w:t>
      </w:r>
      <w:proofErr w:type="spellEnd"/>
      <w:r w:rsidR="00230F74">
        <w:t>.</w:t>
      </w:r>
      <w:r>
        <w:rPr>
          <w:i/>
        </w:rPr>
        <w:t xml:space="preserve">, </w:t>
      </w:r>
      <w:r>
        <w:t xml:space="preserve">and </w:t>
      </w:r>
      <w:proofErr w:type="spellStart"/>
      <w:r w:rsidR="00230F74">
        <w:rPr>
          <w:i/>
        </w:rPr>
        <w:t>Schoenoplectus</w:t>
      </w:r>
      <w:proofErr w:type="spellEnd"/>
      <w:r>
        <w:rPr>
          <w:i/>
        </w:rPr>
        <w:t xml:space="preserve"> </w:t>
      </w:r>
      <w:proofErr w:type="spellStart"/>
      <w:r>
        <w:rPr>
          <w:i/>
        </w:rPr>
        <w:t>tabernaemontani</w:t>
      </w:r>
      <w:proofErr w:type="spellEnd"/>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r>
        <w:t>, i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w:t>
      </w:r>
      <w:proofErr w:type="spellStart"/>
      <w:r>
        <w:rPr>
          <w:i/>
        </w:rPr>
        <w:t>capensis</w:t>
      </w:r>
      <w:proofErr w:type="spellEnd"/>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sidR="00462B87">
        <w:rPr>
          <w:i/>
        </w:rPr>
        <w:t>arundinacea</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4CB11F7E" w:rsidR="00D21260" w:rsidRPr="009D6D33" w:rsidRDefault="00E12966" w:rsidP="00FE39D5">
      <w:pPr>
        <w:ind w:firstLine="720"/>
      </w:pPr>
      <w:bookmarkStart w:id="29" w:name="_Hlk106053520"/>
      <w:r w:rsidRPr="00167685">
        <w:rPr>
          <w:iCs/>
        </w:rPr>
        <w:t xml:space="preserve">Across the entire Ladner Marsh plant community, two to three species were lost </w:t>
      </w:r>
      <w:del w:id="30" w:author="Martin, Tara (Forestry)" w:date="2023-01-10T10:08:00Z">
        <w:r w:rsidRPr="00167685" w:rsidDel="00D94856">
          <w:rPr>
            <w:iCs/>
          </w:rPr>
          <w:delText xml:space="preserve">each </w:delText>
        </w:r>
      </w:del>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w:t>
      </w:r>
      <w:commentRangeStart w:id="31"/>
      <w:r w:rsidRPr="00294CC5">
        <w:rPr>
          <w:iCs/>
        </w:rPr>
        <w:t xml:space="preserve">(and thus increased rarity) </w:t>
      </w:r>
      <w:commentRangeEnd w:id="31"/>
      <w:r w:rsidR="00D94856">
        <w:rPr>
          <w:rStyle w:val="CommentReference"/>
        </w:rPr>
        <w:commentReference w:id="31"/>
      </w:r>
      <w:r w:rsidRPr="00294CC5">
        <w:rPr>
          <w:iCs/>
        </w:rPr>
        <w:t xml:space="preserve">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657A47A"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zero gain of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50% mean cover</w:t>
      </w:r>
      <w:r w:rsidR="00E47A3F">
        <w:t>, Table S5</w:t>
      </w:r>
      <w:r>
        <w:t xml:space="preserve">). In the Bogbean assemblage, new </w:t>
      </w:r>
      <w:r w:rsidR="00341A26">
        <w:t xml:space="preserve">non-native </w:t>
      </w:r>
      <w:r>
        <w:t xml:space="preserve">species include </w:t>
      </w:r>
      <w:r w:rsidR="00BB5049">
        <w:rPr>
          <w:i/>
        </w:rPr>
        <w:t>P.</w:t>
      </w:r>
      <w:r w:rsidR="00BB5049" w:rsidRPr="00AC2BE4">
        <w:rPr>
          <w:i/>
        </w:rPr>
        <w:t xml:space="preserve"> </w:t>
      </w:r>
      <w:r w:rsidR="00462B87">
        <w:rPr>
          <w:i/>
        </w:rPr>
        <w:t>arundinacea</w:t>
      </w:r>
      <w:r>
        <w:t xml:space="preserve"> and </w:t>
      </w:r>
      <w:r w:rsidRPr="00AC2BE4">
        <w:rPr>
          <w:i/>
        </w:rPr>
        <w:t>Iris pseudacorus</w:t>
      </w:r>
      <w:r>
        <w:t xml:space="preserve"> (yellow flag iris). Within the Sedge assemblage, there was a net loss of 3 native species, and net gain of 3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3)</w:t>
      </w:r>
      <w:r>
        <w:t>.</w:t>
      </w:r>
    </w:p>
    <w:bookmarkEnd w:id="29"/>
    <w:p w14:paraId="683DEE38" w14:textId="5BECD4DC" w:rsidR="004C5AEE" w:rsidRDefault="00E12966" w:rsidP="00A43AC2">
      <w:pPr>
        <w:ind w:firstLine="720"/>
      </w:pPr>
      <w:r>
        <w:t xml:space="preserve">Cover abundance of </w:t>
      </w:r>
      <w:r w:rsidR="00D8421D">
        <w:t xml:space="preserve">assemblage-defining indicator </w:t>
      </w:r>
      <w:r>
        <w:t>species show an overall trend of decreasing cover over time</w:t>
      </w:r>
      <w:r w:rsidR="00E47A3F">
        <w:t xml:space="preserve"> (Fig. 3)</w:t>
      </w:r>
      <w:r w:rsidRPr="00C56065">
        <w:t xml:space="preserve">. </w:t>
      </w:r>
      <w:r w:rsidR="003E48D9">
        <w:t xml:space="preserve">Notably, the cover class of non-native indicator </w:t>
      </w:r>
      <w:r w:rsidR="003E48D9">
        <w:rPr>
          <w:i/>
        </w:rPr>
        <w:t>F.</w:t>
      </w:r>
      <w:r w:rsidR="003E48D9" w:rsidRPr="00C56065">
        <w:rPr>
          <w:i/>
        </w:rPr>
        <w:t xml:space="preserve"> </w:t>
      </w:r>
      <w:proofErr w:type="spellStart"/>
      <w:r w:rsidR="003E48D9">
        <w:rPr>
          <w:i/>
        </w:rPr>
        <w:t>arundinaceae</w:t>
      </w:r>
      <w:proofErr w:type="spellEnd"/>
      <w:r w:rsidR="003E48D9">
        <w:t xml:space="preserve"> fell from a mean of ~1.5 to ~0.75 from 1979-2019, while the value for the mean cover class </w:t>
      </w:r>
      <w:r w:rsidR="001C2799">
        <w:t xml:space="preserve">value </w:t>
      </w:r>
      <w:r w:rsidR="003E48D9">
        <w:t xml:space="preserve">of non-native </w:t>
      </w:r>
      <w:r w:rsidR="003E48D9">
        <w:rPr>
          <w:i/>
        </w:rPr>
        <w:t xml:space="preserve">P. </w:t>
      </w:r>
      <w:proofErr w:type="spellStart"/>
      <w:r w:rsidR="003E48D9">
        <w:rPr>
          <w:i/>
        </w:rPr>
        <w:t>arundinaceae</w:t>
      </w:r>
      <w:proofErr w:type="spellEnd"/>
      <w:r w:rsidR="003E48D9">
        <w:t xml:space="preserve"> tripled since 1999. </w:t>
      </w:r>
      <w:r>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Pr="00AC2BE4">
        <w:rPr>
          <w:i/>
        </w:rPr>
        <w:t>lyngbyei</w:t>
      </w:r>
      <w:r>
        <w:t xml:space="preserve"> decreased cover abundance from 1979</w:t>
      </w:r>
      <w:r w:rsidRPr="00F92EFD">
        <w:t>-2019</w:t>
      </w:r>
      <w:r>
        <w:t xml:space="preserve"> (</w:t>
      </w:r>
      <w:r w:rsidR="00E47A3F">
        <w:t>Fig. 3</w:t>
      </w:r>
      <w:r>
        <w:t>),</w:t>
      </w:r>
      <w:r w:rsidR="006E3CE2">
        <w:t xml:space="preserve"> </w:t>
      </w:r>
      <w:r w:rsidR="001C4C35">
        <w:t>stepping down</w:t>
      </w:r>
      <w:r w:rsidR="006E3CE2">
        <w:t xml:space="preserve"> from a mean cover class</w:t>
      </w:r>
      <w:r w:rsidR="00571772">
        <w:t xml:space="preserve"> value</w:t>
      </w:r>
      <w:r w:rsidR="006E3CE2">
        <w:t xml:space="preserve"> of 3 (50-75% cover) to 2 (25-50% cover) </w:t>
      </w:r>
      <w:r>
        <w:lastRenderedPageBreak/>
        <w:t xml:space="preserve">between 1979-2019. Meanwhile, </w:t>
      </w:r>
      <w:r w:rsidR="00341A26">
        <w:t>non-native</w:t>
      </w:r>
      <w:r>
        <w:t xml:space="preserve"> species </w:t>
      </w:r>
      <w:r w:rsidRPr="00AC2BE4">
        <w:rPr>
          <w:i/>
        </w:rPr>
        <w:t xml:space="preserve">Lythrum salicaria </w:t>
      </w:r>
      <w:r>
        <w:t xml:space="preserve">and </w:t>
      </w:r>
      <w:r w:rsidR="00495EC1">
        <w:rPr>
          <w:i/>
        </w:rPr>
        <w:t>F.</w:t>
      </w:r>
      <w:r w:rsidR="00495EC1" w:rsidRPr="00AC2BE4">
        <w:rPr>
          <w:i/>
        </w:rPr>
        <w:t xml:space="preserve"> </w:t>
      </w:r>
      <w:r w:rsidR="00462B87">
        <w:rPr>
          <w:i/>
        </w:rPr>
        <w:t>arundinacea</w:t>
      </w:r>
      <w:r>
        <w:t xml:space="preserve"> increased</w:t>
      </w:r>
      <w:r w:rsidR="00B673AC">
        <w:t xml:space="preserve"> in their mean cover abundance, although both species</w:t>
      </w:r>
      <w:r w:rsidR="00114E8B">
        <w:t xml:space="preserve">’ cover abundance remained in </w:t>
      </w:r>
      <w:r w:rsidR="00B673AC">
        <w:t>the same mean cover class</w:t>
      </w:r>
      <w:r w:rsidR="00114E8B">
        <w:t xml:space="preserve"> </w:t>
      </w:r>
      <w:r>
        <w:t>(</w:t>
      </w:r>
      <w:r w:rsidRPr="00AC2BE4">
        <w:rPr>
          <w:u w:val="single"/>
        </w:rPr>
        <w:t>&lt;</w:t>
      </w:r>
      <w:r>
        <w:t xml:space="preserve"> 25% mean cover) by 2019. Similarly, in the Bogbean assemblage, cover abundance of native species </w:t>
      </w:r>
      <w:r w:rsidR="00495EC1">
        <w:rPr>
          <w:i/>
        </w:rPr>
        <w:t>M.</w:t>
      </w:r>
      <w:r w:rsidR="00495EC1" w:rsidRPr="00AC2BE4">
        <w:rPr>
          <w:i/>
        </w:rPr>
        <w:t xml:space="preserve"> </w:t>
      </w:r>
      <w:r w:rsidRPr="00AC2BE4">
        <w:rPr>
          <w:i/>
        </w:rPr>
        <w:t>trifoliata</w:t>
      </w:r>
      <w:r>
        <w:t xml:space="preserve"> </w:t>
      </w:r>
      <w:del w:id="32" w:author="Martin, Tara (Forestry)" w:date="2023-01-10T10:12:00Z">
        <w:r w:rsidR="00114E8B" w:rsidDel="00D94856">
          <w:delText>stepped down</w:delText>
        </w:r>
      </w:del>
      <w:ins w:id="33" w:author="Martin, Tara (Forestry)" w:date="2023-01-10T10:12:00Z">
        <w:r w:rsidR="00D94856">
          <w:t>declined</w:t>
        </w:r>
      </w:ins>
      <w:r w:rsidR="00114E8B">
        <w:t xml:space="preserve"> from a mean cover class of 4 (&gt; 75%) to 3</w:t>
      </w:r>
      <w:r>
        <w:t xml:space="preserve"> (50-75% mean cover) by 2019, while cover of </w:t>
      </w:r>
      <w:r w:rsidR="00341A26">
        <w:t>non-native</w:t>
      </w:r>
      <w:r>
        <w:t xml:space="preserve"> </w:t>
      </w:r>
      <w:r w:rsidRPr="00AC2BE4">
        <w:rPr>
          <w:i/>
        </w:rPr>
        <w:t>Mentha aquatica</w:t>
      </w:r>
      <w:r w:rsidR="00495EC1">
        <w:t xml:space="preserve"> L.</w:t>
      </w:r>
      <w:r>
        <w:t xml:space="preserve"> increased</w:t>
      </w:r>
      <w:r w:rsidR="006F08D8">
        <w:t xml:space="preserve"> from ‘absent’ in 1979 to a mean cover class of ~2</w:t>
      </w:r>
      <w:r>
        <w:t xml:space="preserve"> (~25-50% mean cover)</w:t>
      </w:r>
      <w:r w:rsidR="006F08D8">
        <w:t xml:space="preserve"> by 2019</w:t>
      </w:r>
      <w:r>
        <w:t>.</w:t>
      </w:r>
      <w:r w:rsidR="002D727E">
        <w:t xml:space="preserve"> </w:t>
      </w:r>
    </w:p>
    <w:p w14:paraId="0D31DF37" w14:textId="77777777" w:rsidR="00777525" w:rsidRDefault="00777525" w:rsidP="00A43AC2">
      <w:pPr>
        <w:ind w:firstLine="720"/>
      </w:pPr>
    </w:p>
    <w:p w14:paraId="201ED7F7" w14:textId="0A462698" w:rsidR="00386AB6" w:rsidRPr="002B358C" w:rsidRDefault="00386AB6" w:rsidP="00386AB6">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p w14:paraId="1E816DC4" w14:textId="1730C760" w:rsidR="00D1126E" w:rsidRDefault="00A26EDE" w:rsidP="00386AB6">
      <w:r>
        <w:fldChar w:fldCharType="begin"/>
      </w:r>
      <w:r>
        <w:instrText xml:space="preserve"> LINK </w:instrText>
      </w:r>
      <w:r w:rsidR="00D1126E">
        <w:instrText xml:space="preserve">Excel.Sheet.12 https://ubcca-my.sharepoint.com/personal/stefanie_lane_ubc_ca/Documents/Documents/Dissertation/CommunityStability/tables.xlsx DiversityMeasures!R2C2:R22C8 </w:instrText>
      </w:r>
      <w:r>
        <w:instrText xml:space="preserve">\a \f 4 \h </w:instrText>
      </w:r>
      <w:r>
        <w:fldChar w:fldCharType="separate"/>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D1126E" w:rsidRPr="00D1126E" w14:paraId="7DC3E6C0" w14:textId="77777777" w:rsidTr="002B358C">
        <w:trPr>
          <w:divId w:val="86388072"/>
          <w:trHeight w:val="470"/>
          <w:jc w:val="center"/>
        </w:trPr>
        <w:tc>
          <w:tcPr>
            <w:tcW w:w="1080" w:type="dxa"/>
            <w:tcBorders>
              <w:top w:val="nil"/>
              <w:left w:val="nil"/>
              <w:bottom w:val="nil"/>
              <w:right w:val="nil"/>
            </w:tcBorders>
            <w:shd w:val="clear" w:color="auto" w:fill="auto"/>
            <w:noWrap/>
            <w:vAlign w:val="bottom"/>
            <w:hideMark/>
          </w:tcPr>
          <w:p w14:paraId="5A46A20E" w14:textId="0EA657C2" w:rsidR="00D1126E" w:rsidRPr="00D1126E" w:rsidRDefault="00D1126E" w:rsidP="00D1126E">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62C3EB6B"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112B5D2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47A0C575"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Diversity components</w:t>
            </w:r>
          </w:p>
        </w:tc>
      </w:tr>
      <w:tr w:rsidR="00D1126E" w:rsidRPr="00D1126E" w14:paraId="1666A0FD" w14:textId="77777777" w:rsidTr="002B358C">
        <w:trPr>
          <w:divId w:val="86388072"/>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F785E5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27C9177D"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6896D9F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7E35DF54"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73C59598"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7E08E0A0"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 xml:space="preserve">α diversity </w:t>
            </w:r>
            <w:proofErr w:type="spellStart"/>
            <w:r w:rsidRPr="00D1126E">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359E566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β diversity</w:t>
            </w:r>
          </w:p>
        </w:tc>
      </w:tr>
      <w:tr w:rsidR="00D1126E" w:rsidRPr="00D1126E" w14:paraId="4ECBEFC0" w14:textId="77777777" w:rsidTr="002B358C">
        <w:trPr>
          <w:divId w:val="86388072"/>
          <w:trHeight w:val="290"/>
          <w:jc w:val="center"/>
        </w:trPr>
        <w:tc>
          <w:tcPr>
            <w:tcW w:w="1080" w:type="dxa"/>
            <w:tcBorders>
              <w:top w:val="nil"/>
              <w:left w:val="nil"/>
              <w:bottom w:val="nil"/>
              <w:right w:val="nil"/>
            </w:tcBorders>
            <w:shd w:val="clear" w:color="auto" w:fill="auto"/>
            <w:vAlign w:val="bottom"/>
            <w:hideMark/>
          </w:tcPr>
          <w:p w14:paraId="7A3ADA61"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3ED8BE97"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1C146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164E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5C7BF3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AFF72A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4DE4A0F"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952B8A1"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0B96B7A"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45CC8D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5690B4D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875B8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73D7D2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7</w:t>
            </w:r>
          </w:p>
        </w:tc>
        <w:tc>
          <w:tcPr>
            <w:tcW w:w="800" w:type="dxa"/>
            <w:tcBorders>
              <w:top w:val="single" w:sz="4" w:space="0" w:color="auto"/>
              <w:left w:val="nil"/>
              <w:bottom w:val="single" w:sz="4" w:space="0" w:color="auto"/>
              <w:right w:val="nil"/>
            </w:tcBorders>
            <w:shd w:val="clear" w:color="auto" w:fill="auto"/>
            <w:noWrap/>
            <w:vAlign w:val="bottom"/>
            <w:hideMark/>
          </w:tcPr>
          <w:p w14:paraId="7CF663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5</w:t>
            </w:r>
          </w:p>
        </w:tc>
        <w:tc>
          <w:tcPr>
            <w:tcW w:w="800" w:type="dxa"/>
            <w:tcBorders>
              <w:top w:val="single" w:sz="4" w:space="0" w:color="auto"/>
              <w:left w:val="nil"/>
              <w:bottom w:val="single" w:sz="4" w:space="0" w:color="auto"/>
              <w:right w:val="nil"/>
            </w:tcBorders>
            <w:shd w:val="clear" w:color="auto" w:fill="auto"/>
            <w:noWrap/>
            <w:vAlign w:val="bottom"/>
            <w:hideMark/>
          </w:tcPr>
          <w:p w14:paraId="1365895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r>
      <w:tr w:rsidR="00D1126E" w:rsidRPr="00D1126E" w14:paraId="287718A8"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3581D32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508E50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EBD419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D8B697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85A12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3</w:t>
            </w:r>
          </w:p>
        </w:tc>
        <w:tc>
          <w:tcPr>
            <w:tcW w:w="800" w:type="dxa"/>
            <w:tcBorders>
              <w:top w:val="nil"/>
              <w:left w:val="nil"/>
              <w:bottom w:val="single" w:sz="4" w:space="0" w:color="auto"/>
              <w:right w:val="nil"/>
            </w:tcBorders>
            <w:shd w:val="clear" w:color="auto" w:fill="auto"/>
            <w:noWrap/>
            <w:vAlign w:val="bottom"/>
            <w:hideMark/>
          </w:tcPr>
          <w:p w14:paraId="22811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0</w:t>
            </w:r>
          </w:p>
        </w:tc>
        <w:tc>
          <w:tcPr>
            <w:tcW w:w="800" w:type="dxa"/>
            <w:tcBorders>
              <w:top w:val="nil"/>
              <w:left w:val="nil"/>
              <w:bottom w:val="single" w:sz="4" w:space="0" w:color="auto"/>
              <w:right w:val="nil"/>
            </w:tcBorders>
            <w:shd w:val="clear" w:color="auto" w:fill="auto"/>
            <w:noWrap/>
            <w:vAlign w:val="bottom"/>
            <w:hideMark/>
          </w:tcPr>
          <w:p w14:paraId="4E337E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635B7DC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BF9A26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2D7F3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21B1DE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3FB7E0A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C31FF5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9</w:t>
            </w:r>
          </w:p>
        </w:tc>
        <w:tc>
          <w:tcPr>
            <w:tcW w:w="800" w:type="dxa"/>
            <w:tcBorders>
              <w:top w:val="nil"/>
              <w:left w:val="nil"/>
              <w:bottom w:val="single" w:sz="4" w:space="0" w:color="auto"/>
              <w:right w:val="nil"/>
            </w:tcBorders>
            <w:shd w:val="clear" w:color="auto" w:fill="auto"/>
            <w:noWrap/>
            <w:vAlign w:val="bottom"/>
            <w:hideMark/>
          </w:tcPr>
          <w:p w14:paraId="751CBD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800" w:type="dxa"/>
            <w:tcBorders>
              <w:top w:val="nil"/>
              <w:left w:val="nil"/>
              <w:bottom w:val="single" w:sz="4" w:space="0" w:color="auto"/>
              <w:right w:val="nil"/>
            </w:tcBorders>
            <w:shd w:val="clear" w:color="auto" w:fill="auto"/>
            <w:noWrap/>
            <w:vAlign w:val="bottom"/>
            <w:hideMark/>
          </w:tcPr>
          <w:p w14:paraId="6A9B501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3</w:t>
            </w:r>
          </w:p>
        </w:tc>
      </w:tr>
      <w:tr w:rsidR="00D1126E" w:rsidRPr="00D1126E" w14:paraId="7F44B7E9"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47F63BA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C5C2EA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7763EC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E52C25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F654F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26DEB3"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3A57BC"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06D1E629"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A506613"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4968A744"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EE5B6A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D9D853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0CE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D88125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3510C9"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7D2B1CF"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775F0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78568D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4414872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6292BF9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2CCA91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707FE2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c>
          <w:tcPr>
            <w:tcW w:w="800" w:type="dxa"/>
            <w:tcBorders>
              <w:top w:val="single" w:sz="4" w:space="0" w:color="auto"/>
              <w:left w:val="nil"/>
              <w:bottom w:val="single" w:sz="4" w:space="0" w:color="auto"/>
              <w:right w:val="nil"/>
            </w:tcBorders>
            <w:shd w:val="clear" w:color="auto" w:fill="auto"/>
            <w:noWrap/>
            <w:vAlign w:val="bottom"/>
            <w:hideMark/>
          </w:tcPr>
          <w:p w14:paraId="7512A8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0B4C0A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18FC35EE"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1EADBC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0A1B1C4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4D19428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5D1B559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7</w:t>
            </w:r>
          </w:p>
        </w:tc>
        <w:tc>
          <w:tcPr>
            <w:tcW w:w="800" w:type="dxa"/>
            <w:tcBorders>
              <w:top w:val="nil"/>
              <w:left w:val="nil"/>
              <w:bottom w:val="single" w:sz="4" w:space="0" w:color="auto"/>
              <w:right w:val="nil"/>
            </w:tcBorders>
            <w:shd w:val="clear" w:color="auto" w:fill="auto"/>
            <w:noWrap/>
            <w:vAlign w:val="bottom"/>
            <w:hideMark/>
          </w:tcPr>
          <w:p w14:paraId="7CAE91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0</w:t>
            </w:r>
          </w:p>
        </w:tc>
        <w:tc>
          <w:tcPr>
            <w:tcW w:w="800" w:type="dxa"/>
            <w:tcBorders>
              <w:top w:val="nil"/>
              <w:left w:val="nil"/>
              <w:bottom w:val="single" w:sz="4" w:space="0" w:color="auto"/>
              <w:right w:val="nil"/>
            </w:tcBorders>
            <w:shd w:val="clear" w:color="auto" w:fill="auto"/>
            <w:noWrap/>
            <w:vAlign w:val="bottom"/>
            <w:hideMark/>
          </w:tcPr>
          <w:p w14:paraId="5020899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2C7E587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F2E43E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2CEF9E3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7F950E0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1447F3EB"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7653C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5.8</w:t>
            </w:r>
          </w:p>
        </w:tc>
        <w:tc>
          <w:tcPr>
            <w:tcW w:w="800" w:type="dxa"/>
            <w:tcBorders>
              <w:top w:val="nil"/>
              <w:left w:val="nil"/>
              <w:bottom w:val="single" w:sz="4" w:space="0" w:color="auto"/>
              <w:right w:val="nil"/>
            </w:tcBorders>
            <w:shd w:val="clear" w:color="auto" w:fill="auto"/>
            <w:noWrap/>
            <w:vAlign w:val="bottom"/>
            <w:hideMark/>
          </w:tcPr>
          <w:p w14:paraId="71BD11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800" w:type="dxa"/>
            <w:tcBorders>
              <w:top w:val="nil"/>
              <w:left w:val="nil"/>
              <w:bottom w:val="single" w:sz="4" w:space="0" w:color="auto"/>
              <w:right w:val="nil"/>
            </w:tcBorders>
            <w:shd w:val="clear" w:color="auto" w:fill="auto"/>
            <w:noWrap/>
            <w:vAlign w:val="bottom"/>
            <w:hideMark/>
          </w:tcPr>
          <w:p w14:paraId="7D6526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6</w:t>
            </w:r>
          </w:p>
        </w:tc>
      </w:tr>
      <w:tr w:rsidR="00D1126E" w:rsidRPr="00D1126E" w14:paraId="38B45896"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061599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05C14BF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638B058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760405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29064A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73275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4B96DC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99F27C4"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79B7334D"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43815C0"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A7152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2E27D8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5F6D5F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97C80B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61C3B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3D1FABD"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9C5589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2E3FF7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FCBEF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300" w:type="dxa"/>
            <w:tcBorders>
              <w:top w:val="nil"/>
              <w:left w:val="nil"/>
              <w:bottom w:val="nil"/>
              <w:right w:val="nil"/>
            </w:tcBorders>
            <w:shd w:val="clear" w:color="auto" w:fill="auto"/>
            <w:noWrap/>
            <w:vAlign w:val="bottom"/>
            <w:hideMark/>
          </w:tcPr>
          <w:p w14:paraId="6DA8B8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CC11B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1739FAC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800" w:type="dxa"/>
            <w:tcBorders>
              <w:top w:val="single" w:sz="4" w:space="0" w:color="auto"/>
              <w:left w:val="nil"/>
              <w:bottom w:val="single" w:sz="4" w:space="0" w:color="auto"/>
              <w:right w:val="nil"/>
            </w:tcBorders>
            <w:shd w:val="clear" w:color="auto" w:fill="auto"/>
            <w:noWrap/>
            <w:vAlign w:val="bottom"/>
            <w:hideMark/>
          </w:tcPr>
          <w:p w14:paraId="26569D0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r>
      <w:tr w:rsidR="00D1126E" w:rsidRPr="00D1126E" w14:paraId="0DF12F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98D1A8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53F55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69CB92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1BF5F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5D0393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1.5</w:t>
            </w:r>
          </w:p>
        </w:tc>
        <w:tc>
          <w:tcPr>
            <w:tcW w:w="800" w:type="dxa"/>
            <w:tcBorders>
              <w:top w:val="nil"/>
              <w:left w:val="nil"/>
              <w:bottom w:val="single" w:sz="4" w:space="0" w:color="auto"/>
              <w:right w:val="nil"/>
            </w:tcBorders>
            <w:shd w:val="clear" w:color="auto" w:fill="auto"/>
            <w:noWrap/>
            <w:vAlign w:val="bottom"/>
            <w:hideMark/>
          </w:tcPr>
          <w:p w14:paraId="002F508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800" w:type="dxa"/>
            <w:tcBorders>
              <w:top w:val="nil"/>
              <w:left w:val="nil"/>
              <w:bottom w:val="single" w:sz="4" w:space="0" w:color="auto"/>
              <w:right w:val="nil"/>
            </w:tcBorders>
            <w:shd w:val="clear" w:color="auto" w:fill="auto"/>
            <w:noWrap/>
            <w:vAlign w:val="bottom"/>
            <w:hideMark/>
          </w:tcPr>
          <w:p w14:paraId="32309C8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r>
      <w:tr w:rsidR="00D1126E" w:rsidRPr="00D1126E" w14:paraId="4C598717"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8AA99B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3D73A2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2DEA0A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21C58F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31CB0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5</w:t>
            </w:r>
          </w:p>
        </w:tc>
        <w:tc>
          <w:tcPr>
            <w:tcW w:w="800" w:type="dxa"/>
            <w:tcBorders>
              <w:top w:val="nil"/>
              <w:left w:val="nil"/>
              <w:bottom w:val="single" w:sz="4" w:space="0" w:color="auto"/>
              <w:right w:val="nil"/>
            </w:tcBorders>
            <w:shd w:val="clear" w:color="auto" w:fill="auto"/>
            <w:noWrap/>
            <w:vAlign w:val="bottom"/>
            <w:hideMark/>
          </w:tcPr>
          <w:p w14:paraId="6E9ABFE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800" w:type="dxa"/>
            <w:tcBorders>
              <w:top w:val="nil"/>
              <w:left w:val="nil"/>
              <w:bottom w:val="single" w:sz="4" w:space="0" w:color="auto"/>
              <w:right w:val="nil"/>
            </w:tcBorders>
            <w:shd w:val="clear" w:color="auto" w:fill="auto"/>
            <w:noWrap/>
            <w:vAlign w:val="bottom"/>
            <w:hideMark/>
          </w:tcPr>
          <w:p w14:paraId="41C20C2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r>
      <w:tr w:rsidR="00D1126E" w:rsidRPr="00D1126E" w14:paraId="7CFDBCD7"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21A063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1275C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C3C594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3B10A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F9BDA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EE00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E848561"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B4C3A1C"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D4285CF"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6C1419DB"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5A30E79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131373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20FF8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4F75B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07B0A7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451FF6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65E32B1"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6CB87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69097E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2C35A1A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08635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0</w:t>
            </w:r>
          </w:p>
        </w:tc>
        <w:tc>
          <w:tcPr>
            <w:tcW w:w="800" w:type="dxa"/>
            <w:tcBorders>
              <w:top w:val="single" w:sz="4" w:space="0" w:color="auto"/>
              <w:left w:val="nil"/>
              <w:bottom w:val="single" w:sz="4" w:space="0" w:color="auto"/>
              <w:right w:val="nil"/>
            </w:tcBorders>
            <w:shd w:val="clear" w:color="auto" w:fill="auto"/>
            <w:noWrap/>
            <w:vAlign w:val="bottom"/>
            <w:hideMark/>
          </w:tcPr>
          <w:p w14:paraId="57D213F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800" w:type="dxa"/>
            <w:tcBorders>
              <w:top w:val="single" w:sz="4" w:space="0" w:color="auto"/>
              <w:left w:val="nil"/>
              <w:bottom w:val="single" w:sz="4" w:space="0" w:color="auto"/>
              <w:right w:val="nil"/>
            </w:tcBorders>
            <w:shd w:val="clear" w:color="auto" w:fill="auto"/>
            <w:noWrap/>
            <w:vAlign w:val="bottom"/>
            <w:hideMark/>
          </w:tcPr>
          <w:p w14:paraId="3154912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r>
      <w:tr w:rsidR="00D1126E" w:rsidRPr="00D1126E" w14:paraId="524792BA"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8C0EC8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C3E375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49DE68C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7465DE5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030FF0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6</w:t>
            </w:r>
          </w:p>
        </w:tc>
        <w:tc>
          <w:tcPr>
            <w:tcW w:w="800" w:type="dxa"/>
            <w:tcBorders>
              <w:top w:val="nil"/>
              <w:left w:val="nil"/>
              <w:bottom w:val="nil"/>
              <w:right w:val="nil"/>
            </w:tcBorders>
            <w:shd w:val="clear" w:color="auto" w:fill="auto"/>
            <w:noWrap/>
            <w:vAlign w:val="bottom"/>
            <w:hideMark/>
          </w:tcPr>
          <w:p w14:paraId="158BF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800" w:type="dxa"/>
            <w:tcBorders>
              <w:top w:val="nil"/>
              <w:left w:val="nil"/>
              <w:bottom w:val="nil"/>
              <w:right w:val="nil"/>
            </w:tcBorders>
            <w:shd w:val="clear" w:color="auto" w:fill="auto"/>
            <w:noWrap/>
            <w:vAlign w:val="bottom"/>
            <w:hideMark/>
          </w:tcPr>
          <w:p w14:paraId="360AAA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r w:rsidR="00D1126E" w:rsidRPr="00D1126E" w14:paraId="22220855"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D4C70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63E35E9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4B15A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4</w:t>
            </w:r>
          </w:p>
        </w:tc>
        <w:tc>
          <w:tcPr>
            <w:tcW w:w="300" w:type="dxa"/>
            <w:tcBorders>
              <w:top w:val="nil"/>
              <w:left w:val="nil"/>
              <w:bottom w:val="nil"/>
              <w:right w:val="nil"/>
            </w:tcBorders>
            <w:shd w:val="clear" w:color="auto" w:fill="auto"/>
            <w:noWrap/>
            <w:vAlign w:val="bottom"/>
            <w:hideMark/>
          </w:tcPr>
          <w:p w14:paraId="42D91E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6F782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4</w:t>
            </w:r>
          </w:p>
        </w:tc>
        <w:tc>
          <w:tcPr>
            <w:tcW w:w="800" w:type="dxa"/>
            <w:tcBorders>
              <w:top w:val="single" w:sz="4" w:space="0" w:color="auto"/>
              <w:left w:val="nil"/>
              <w:bottom w:val="single" w:sz="4" w:space="0" w:color="auto"/>
              <w:right w:val="nil"/>
            </w:tcBorders>
            <w:shd w:val="clear" w:color="auto" w:fill="auto"/>
            <w:noWrap/>
            <w:vAlign w:val="bottom"/>
            <w:hideMark/>
          </w:tcPr>
          <w:p w14:paraId="356084B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800" w:type="dxa"/>
            <w:tcBorders>
              <w:top w:val="single" w:sz="4" w:space="0" w:color="auto"/>
              <w:left w:val="nil"/>
              <w:bottom w:val="single" w:sz="4" w:space="0" w:color="auto"/>
              <w:right w:val="nil"/>
            </w:tcBorders>
            <w:shd w:val="clear" w:color="auto" w:fill="auto"/>
            <w:noWrap/>
            <w:vAlign w:val="bottom"/>
            <w:hideMark/>
          </w:tcPr>
          <w:p w14:paraId="52D074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bl>
    <w:p w14:paraId="52039417" w14:textId="17C5247E" w:rsidR="00736096" w:rsidRPr="00825EA9" w:rsidRDefault="00A26EDE" w:rsidP="00F92EFD">
      <w:pPr>
        <w:ind w:firstLine="720"/>
      </w:pPr>
      <w:r>
        <w:fldChar w:fldCharType="end"/>
      </w: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Cs/>
          <w:color w:val="44546A" w:themeColor="text2"/>
          <w:sz w:val="18"/>
          <w:szCs w:val="18"/>
        </w:rPr>
      </w:pPr>
      <w:r>
        <w:rPr>
          <w:iCs/>
          <w:color w:val="44546A" w:themeColor="text2"/>
          <w:sz w:val="18"/>
          <w:szCs w:val="18"/>
        </w:rPr>
        <w:br w:type="page"/>
      </w:r>
    </w:p>
    <w:p w14:paraId="67561DE8" w14:textId="18BA86FA" w:rsidR="00D1126E" w:rsidRDefault="002B358C" w:rsidP="00530C3C">
      <w:r>
        <w:rPr>
          <w:b/>
        </w:rPr>
        <w:lastRenderedPageBreak/>
        <w:t>Table 2</w:t>
      </w:r>
      <w:r>
        <w:t xml:space="preserve"> </w:t>
      </w:r>
      <w:r w:rsidRPr="002B358C">
        <w:t>Species significantly driving cluster groups (Euclidean distance) include the same dominant species in each assemblage type (Sedge by Carex lyngbyei, Fescue by Festuca arundinacea, Bogbean by Menyanthes trifoliata). Indicator species significantly defining the assemblage reported for p &lt; 0.05</w:t>
      </w:r>
      <w:r w:rsidR="00530C3C">
        <w:fldChar w:fldCharType="begin"/>
      </w:r>
      <w:r w:rsidR="00530C3C">
        <w:instrText xml:space="preserve"> LINK </w:instrText>
      </w:r>
      <w:r w:rsidR="00D1126E">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530C3C">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D1126E" w:rsidRPr="00D1126E" w14:paraId="3104E92D" w14:textId="77777777" w:rsidTr="00D1126E">
        <w:trPr>
          <w:divId w:val="1944339710"/>
          <w:trHeight w:val="260"/>
        </w:trPr>
        <w:tc>
          <w:tcPr>
            <w:tcW w:w="1091" w:type="dxa"/>
            <w:tcBorders>
              <w:top w:val="nil"/>
              <w:left w:val="nil"/>
              <w:bottom w:val="single" w:sz="4" w:space="0" w:color="auto"/>
              <w:right w:val="nil"/>
            </w:tcBorders>
            <w:shd w:val="clear" w:color="auto" w:fill="auto"/>
            <w:noWrap/>
            <w:vAlign w:val="bottom"/>
            <w:hideMark/>
          </w:tcPr>
          <w:p w14:paraId="4E0FF794" w14:textId="444A095D"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5599D7C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09F9016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30B6D6A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99</w:t>
            </w:r>
          </w:p>
        </w:tc>
        <w:tc>
          <w:tcPr>
            <w:tcW w:w="262" w:type="dxa"/>
            <w:tcBorders>
              <w:top w:val="nil"/>
              <w:left w:val="nil"/>
              <w:bottom w:val="nil"/>
              <w:right w:val="nil"/>
            </w:tcBorders>
            <w:shd w:val="clear" w:color="auto" w:fill="auto"/>
            <w:noWrap/>
            <w:vAlign w:val="bottom"/>
            <w:hideMark/>
          </w:tcPr>
          <w:p w14:paraId="7154CA0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5CD6A1AA"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2019</w:t>
            </w:r>
          </w:p>
        </w:tc>
      </w:tr>
      <w:tr w:rsidR="00D1126E" w:rsidRPr="00D1126E" w14:paraId="7D401E9A" w14:textId="77777777" w:rsidTr="00D1126E">
        <w:trPr>
          <w:divId w:val="1944339710"/>
          <w:trHeight w:val="780"/>
        </w:trPr>
        <w:tc>
          <w:tcPr>
            <w:tcW w:w="1091" w:type="dxa"/>
            <w:tcBorders>
              <w:top w:val="nil"/>
              <w:left w:val="nil"/>
              <w:bottom w:val="single" w:sz="4" w:space="0" w:color="auto"/>
              <w:right w:val="nil"/>
            </w:tcBorders>
            <w:shd w:val="clear" w:color="auto" w:fill="auto"/>
            <w:vAlign w:val="center"/>
            <w:hideMark/>
          </w:tcPr>
          <w:p w14:paraId="247224D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Cluster Group Name</w:t>
            </w:r>
          </w:p>
        </w:tc>
        <w:tc>
          <w:tcPr>
            <w:tcW w:w="2149" w:type="dxa"/>
            <w:tcBorders>
              <w:top w:val="nil"/>
              <w:left w:val="nil"/>
              <w:bottom w:val="single" w:sz="4" w:space="0" w:color="auto"/>
              <w:right w:val="nil"/>
            </w:tcBorders>
            <w:shd w:val="clear" w:color="auto" w:fill="auto"/>
            <w:noWrap/>
            <w:vAlign w:val="center"/>
            <w:hideMark/>
          </w:tcPr>
          <w:p w14:paraId="49FBF62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10" w:type="dxa"/>
            <w:tcBorders>
              <w:top w:val="nil"/>
              <w:left w:val="nil"/>
              <w:bottom w:val="single" w:sz="4" w:space="0" w:color="auto"/>
              <w:right w:val="nil"/>
            </w:tcBorders>
            <w:shd w:val="clear" w:color="auto" w:fill="auto"/>
            <w:noWrap/>
            <w:vAlign w:val="center"/>
            <w:hideMark/>
          </w:tcPr>
          <w:p w14:paraId="621E99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AE41BA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0527F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751" w:type="dxa"/>
            <w:tcBorders>
              <w:top w:val="nil"/>
              <w:left w:val="nil"/>
              <w:bottom w:val="single" w:sz="4" w:space="0" w:color="auto"/>
              <w:right w:val="nil"/>
            </w:tcBorders>
            <w:shd w:val="clear" w:color="auto" w:fill="auto"/>
            <w:noWrap/>
            <w:vAlign w:val="center"/>
            <w:hideMark/>
          </w:tcPr>
          <w:p w14:paraId="5CDAE9D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262" w:type="dxa"/>
            <w:tcBorders>
              <w:top w:val="nil"/>
              <w:left w:val="nil"/>
              <w:bottom w:val="nil"/>
              <w:right w:val="nil"/>
            </w:tcBorders>
            <w:shd w:val="clear" w:color="auto" w:fill="auto"/>
            <w:noWrap/>
            <w:vAlign w:val="center"/>
            <w:hideMark/>
          </w:tcPr>
          <w:p w14:paraId="554A0FB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54A7A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81" w:type="dxa"/>
            <w:tcBorders>
              <w:top w:val="nil"/>
              <w:left w:val="nil"/>
              <w:bottom w:val="single" w:sz="4" w:space="0" w:color="auto"/>
              <w:right w:val="nil"/>
            </w:tcBorders>
            <w:shd w:val="clear" w:color="auto" w:fill="auto"/>
            <w:noWrap/>
            <w:vAlign w:val="center"/>
            <w:hideMark/>
          </w:tcPr>
          <w:p w14:paraId="654403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r>
      <w:tr w:rsidR="00D1126E" w:rsidRPr="00D1126E" w14:paraId="588271C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1FE2F48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0CBBF2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371FCE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004F2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1E8B9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80FD83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2E60A7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E2BA32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B1F3D6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D9EB1F5"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F53BA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edge"</w:t>
            </w:r>
          </w:p>
        </w:tc>
        <w:tc>
          <w:tcPr>
            <w:tcW w:w="2149" w:type="dxa"/>
            <w:tcBorders>
              <w:top w:val="single" w:sz="8" w:space="0" w:color="auto"/>
              <w:left w:val="nil"/>
              <w:bottom w:val="nil"/>
              <w:right w:val="nil"/>
            </w:tcBorders>
            <w:shd w:val="clear" w:color="auto" w:fill="auto"/>
            <w:noWrap/>
            <w:vAlign w:val="bottom"/>
            <w:hideMark/>
          </w:tcPr>
          <w:p w14:paraId="6A201CF4"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Carex</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lyngbyei</w:t>
            </w:r>
            <w:proofErr w:type="spellEnd"/>
          </w:p>
        </w:tc>
        <w:tc>
          <w:tcPr>
            <w:tcW w:w="810" w:type="dxa"/>
            <w:tcBorders>
              <w:top w:val="single" w:sz="8" w:space="0" w:color="auto"/>
              <w:left w:val="nil"/>
              <w:bottom w:val="single" w:sz="4" w:space="0" w:color="auto"/>
              <w:right w:val="nil"/>
            </w:tcBorders>
            <w:shd w:val="clear" w:color="auto" w:fill="auto"/>
            <w:noWrap/>
            <w:vAlign w:val="bottom"/>
            <w:hideMark/>
          </w:tcPr>
          <w:p w14:paraId="6D03A0D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3F3D6C8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3278975C"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Carex</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lyngbyei</w:t>
            </w:r>
            <w:proofErr w:type="spellEnd"/>
          </w:p>
        </w:tc>
        <w:tc>
          <w:tcPr>
            <w:tcW w:w="751" w:type="dxa"/>
            <w:tcBorders>
              <w:top w:val="single" w:sz="8" w:space="0" w:color="auto"/>
              <w:left w:val="nil"/>
              <w:bottom w:val="nil"/>
              <w:right w:val="nil"/>
            </w:tcBorders>
            <w:shd w:val="clear" w:color="auto" w:fill="auto"/>
            <w:noWrap/>
            <w:vAlign w:val="bottom"/>
            <w:hideMark/>
          </w:tcPr>
          <w:p w14:paraId="57537FF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961BF0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75EAA9F6"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Carex</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lyngbyei</w:t>
            </w:r>
            <w:proofErr w:type="spellEnd"/>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6873F9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341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C1DEFC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3837A3C"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Sagittari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latifolia</w:t>
            </w:r>
            <w:proofErr w:type="spellEnd"/>
          </w:p>
        </w:tc>
        <w:tc>
          <w:tcPr>
            <w:tcW w:w="810" w:type="dxa"/>
            <w:tcBorders>
              <w:top w:val="nil"/>
              <w:left w:val="nil"/>
              <w:bottom w:val="single" w:sz="4" w:space="0" w:color="auto"/>
              <w:right w:val="nil"/>
            </w:tcBorders>
            <w:shd w:val="clear" w:color="auto" w:fill="auto"/>
            <w:noWrap/>
            <w:vAlign w:val="bottom"/>
            <w:hideMark/>
          </w:tcPr>
          <w:p w14:paraId="65F50F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55A314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021653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Impatiens </w:t>
            </w:r>
            <w:proofErr w:type="spellStart"/>
            <w:r w:rsidRPr="00D1126E">
              <w:rPr>
                <w:rFonts w:ascii="Calibri" w:eastAsia="Times New Roman" w:hAnsi="Calibri" w:cs="Calibri"/>
                <w:i/>
                <w:iCs/>
                <w:color w:val="000000"/>
                <w:sz w:val="20"/>
                <w:szCs w:val="20"/>
              </w:rPr>
              <w:t>capensis</w:t>
            </w:r>
            <w:proofErr w:type="spellEnd"/>
          </w:p>
        </w:tc>
        <w:tc>
          <w:tcPr>
            <w:tcW w:w="751" w:type="dxa"/>
            <w:tcBorders>
              <w:top w:val="single" w:sz="4" w:space="0" w:color="auto"/>
              <w:left w:val="nil"/>
              <w:bottom w:val="single" w:sz="4" w:space="0" w:color="auto"/>
              <w:right w:val="nil"/>
            </w:tcBorders>
            <w:shd w:val="clear" w:color="auto" w:fill="auto"/>
            <w:noWrap/>
            <w:vAlign w:val="bottom"/>
            <w:hideMark/>
          </w:tcPr>
          <w:p w14:paraId="4C356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262" w:type="dxa"/>
            <w:tcBorders>
              <w:top w:val="nil"/>
              <w:left w:val="nil"/>
              <w:bottom w:val="nil"/>
              <w:right w:val="nil"/>
            </w:tcBorders>
            <w:shd w:val="clear" w:color="auto" w:fill="auto"/>
            <w:noWrap/>
            <w:vAlign w:val="bottom"/>
            <w:hideMark/>
          </w:tcPr>
          <w:p w14:paraId="389497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77E589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51A7CD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3EDB32E8"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3E48404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74D6594D"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Schoenoplectus</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tabernaemontani</w:t>
            </w:r>
            <w:proofErr w:type="spellEnd"/>
          </w:p>
        </w:tc>
        <w:tc>
          <w:tcPr>
            <w:tcW w:w="810" w:type="dxa"/>
            <w:tcBorders>
              <w:top w:val="nil"/>
              <w:left w:val="nil"/>
              <w:bottom w:val="single" w:sz="8" w:space="0" w:color="auto"/>
              <w:right w:val="nil"/>
            </w:tcBorders>
            <w:shd w:val="clear" w:color="auto" w:fill="auto"/>
            <w:noWrap/>
            <w:vAlign w:val="bottom"/>
            <w:hideMark/>
          </w:tcPr>
          <w:p w14:paraId="5E2CCEB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single" w:sz="8" w:space="0" w:color="auto"/>
              <w:right w:val="nil"/>
            </w:tcBorders>
            <w:shd w:val="clear" w:color="auto" w:fill="auto"/>
            <w:noWrap/>
            <w:vAlign w:val="bottom"/>
            <w:hideMark/>
          </w:tcPr>
          <w:p w14:paraId="78022F8B"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06E6E02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62313C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15FA983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9ADC96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2B1424F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664D000"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7A3CCE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9DBB32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C75345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65BE87"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54B217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E50166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177E8B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026E3D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F0037A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7D3C5A9"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48C55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Fescue"</w:t>
            </w:r>
          </w:p>
        </w:tc>
        <w:tc>
          <w:tcPr>
            <w:tcW w:w="2149" w:type="dxa"/>
            <w:tcBorders>
              <w:top w:val="single" w:sz="8" w:space="0" w:color="auto"/>
              <w:left w:val="nil"/>
              <w:bottom w:val="nil"/>
              <w:right w:val="nil"/>
            </w:tcBorders>
            <w:shd w:val="clear" w:color="auto" w:fill="auto"/>
            <w:noWrap/>
            <w:vAlign w:val="bottom"/>
            <w:hideMark/>
          </w:tcPr>
          <w:p w14:paraId="06C8912F" w14:textId="6031936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proofErr w:type="spellStart"/>
            <w:r w:rsidR="00DF171B" w:rsidRPr="00D1126E">
              <w:rPr>
                <w:rFonts w:ascii="Calibri" w:eastAsia="Times New Roman" w:hAnsi="Calibri" w:cs="Calibri"/>
                <w:i/>
                <w:iCs/>
                <w:color w:val="000000"/>
                <w:sz w:val="20"/>
                <w:szCs w:val="20"/>
              </w:rPr>
              <w:t>arundinacea</w:t>
            </w:r>
            <w:proofErr w:type="spellEnd"/>
          </w:p>
        </w:tc>
        <w:tc>
          <w:tcPr>
            <w:tcW w:w="810" w:type="dxa"/>
            <w:tcBorders>
              <w:top w:val="single" w:sz="8" w:space="0" w:color="auto"/>
              <w:left w:val="nil"/>
              <w:bottom w:val="single" w:sz="4" w:space="0" w:color="auto"/>
              <w:right w:val="nil"/>
            </w:tcBorders>
            <w:shd w:val="clear" w:color="auto" w:fill="auto"/>
            <w:noWrap/>
            <w:vAlign w:val="bottom"/>
            <w:hideMark/>
          </w:tcPr>
          <w:p w14:paraId="57765A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7284EEDC"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70CC7012"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Po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palustris</w:t>
            </w:r>
            <w:proofErr w:type="spellEnd"/>
          </w:p>
        </w:tc>
        <w:tc>
          <w:tcPr>
            <w:tcW w:w="751" w:type="dxa"/>
            <w:tcBorders>
              <w:top w:val="single" w:sz="8" w:space="0" w:color="auto"/>
              <w:left w:val="nil"/>
              <w:bottom w:val="single" w:sz="4" w:space="0" w:color="auto"/>
              <w:right w:val="nil"/>
            </w:tcBorders>
            <w:shd w:val="clear" w:color="auto" w:fill="auto"/>
            <w:noWrap/>
            <w:vAlign w:val="bottom"/>
            <w:hideMark/>
          </w:tcPr>
          <w:p w14:paraId="6DF450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50AE451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89DD155" w14:textId="37ABDC52"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Phalaris</w:t>
            </w:r>
            <w:proofErr w:type="spellEnd"/>
            <w:r w:rsidRPr="00D1126E">
              <w:rPr>
                <w:rFonts w:ascii="Calibri" w:eastAsia="Times New Roman" w:hAnsi="Calibri" w:cs="Calibri"/>
                <w:i/>
                <w:iCs/>
                <w:color w:val="000000"/>
                <w:sz w:val="20"/>
                <w:szCs w:val="20"/>
              </w:rPr>
              <w:t xml:space="preserve"> </w:t>
            </w:r>
            <w:proofErr w:type="spellStart"/>
            <w:r w:rsidR="00DF171B" w:rsidRPr="00D1126E">
              <w:rPr>
                <w:rFonts w:ascii="Calibri" w:eastAsia="Times New Roman" w:hAnsi="Calibri" w:cs="Calibri"/>
                <w:i/>
                <w:iCs/>
                <w:color w:val="000000"/>
                <w:sz w:val="20"/>
                <w:szCs w:val="20"/>
              </w:rPr>
              <w:t>arundinacea</w:t>
            </w:r>
            <w:proofErr w:type="spellEnd"/>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97490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525E43D7"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252B7DD"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A64807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lix lasiandra</w:t>
            </w:r>
          </w:p>
        </w:tc>
        <w:tc>
          <w:tcPr>
            <w:tcW w:w="810" w:type="dxa"/>
            <w:tcBorders>
              <w:top w:val="nil"/>
              <w:left w:val="nil"/>
              <w:bottom w:val="single" w:sz="4" w:space="0" w:color="auto"/>
              <w:right w:val="nil"/>
            </w:tcBorders>
            <w:shd w:val="clear" w:color="auto" w:fill="auto"/>
            <w:noWrap/>
            <w:vAlign w:val="bottom"/>
            <w:hideMark/>
          </w:tcPr>
          <w:p w14:paraId="0CA10D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987318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2843F51" w14:textId="27CBD9C0"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proofErr w:type="spellStart"/>
            <w:r w:rsidR="00DF171B" w:rsidRPr="00D1126E">
              <w:rPr>
                <w:rFonts w:ascii="Calibri" w:eastAsia="Times New Roman" w:hAnsi="Calibri" w:cs="Calibri"/>
                <w:i/>
                <w:iCs/>
                <w:color w:val="000000"/>
                <w:sz w:val="20"/>
                <w:szCs w:val="20"/>
              </w:rPr>
              <w:t>arundinacea</w:t>
            </w:r>
            <w:proofErr w:type="spellEnd"/>
          </w:p>
        </w:tc>
        <w:tc>
          <w:tcPr>
            <w:tcW w:w="751" w:type="dxa"/>
            <w:tcBorders>
              <w:top w:val="nil"/>
              <w:left w:val="nil"/>
              <w:bottom w:val="single" w:sz="4" w:space="0" w:color="auto"/>
              <w:right w:val="nil"/>
            </w:tcBorders>
            <w:shd w:val="clear" w:color="auto" w:fill="auto"/>
            <w:noWrap/>
            <w:vAlign w:val="bottom"/>
            <w:hideMark/>
          </w:tcPr>
          <w:p w14:paraId="567DEB8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C08F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713CC1BB" w14:textId="006B5948"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proofErr w:type="spellStart"/>
            <w:r w:rsidR="00DF171B" w:rsidRPr="00D1126E">
              <w:rPr>
                <w:rFonts w:ascii="Calibri" w:eastAsia="Times New Roman" w:hAnsi="Calibri" w:cs="Calibri"/>
                <w:i/>
                <w:iCs/>
                <w:color w:val="000000"/>
                <w:sz w:val="20"/>
                <w:szCs w:val="20"/>
              </w:rPr>
              <w:t>arundinacea</w:t>
            </w:r>
            <w:proofErr w:type="spellEnd"/>
          </w:p>
        </w:tc>
        <w:tc>
          <w:tcPr>
            <w:tcW w:w="881" w:type="dxa"/>
            <w:tcBorders>
              <w:top w:val="nil"/>
              <w:left w:val="nil"/>
              <w:bottom w:val="single" w:sz="4" w:space="0" w:color="auto"/>
              <w:right w:val="single" w:sz="8" w:space="0" w:color="auto"/>
            </w:tcBorders>
            <w:shd w:val="clear" w:color="auto" w:fill="auto"/>
            <w:noWrap/>
            <w:vAlign w:val="bottom"/>
            <w:hideMark/>
          </w:tcPr>
          <w:p w14:paraId="42E125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D338E4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5D6F2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C7E72D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Equisetum </w:t>
            </w:r>
            <w:proofErr w:type="spellStart"/>
            <w:r w:rsidRPr="00D1126E">
              <w:rPr>
                <w:rFonts w:ascii="Calibri" w:eastAsia="Times New Roman" w:hAnsi="Calibri" w:cs="Calibri"/>
                <w:i/>
                <w:iCs/>
                <w:color w:val="000000"/>
                <w:sz w:val="20"/>
                <w:szCs w:val="20"/>
              </w:rPr>
              <w:t>palustre</w:t>
            </w:r>
            <w:proofErr w:type="spellEnd"/>
          </w:p>
        </w:tc>
        <w:tc>
          <w:tcPr>
            <w:tcW w:w="810" w:type="dxa"/>
            <w:tcBorders>
              <w:top w:val="nil"/>
              <w:left w:val="nil"/>
              <w:bottom w:val="single" w:sz="4" w:space="0" w:color="auto"/>
              <w:right w:val="nil"/>
            </w:tcBorders>
            <w:shd w:val="clear" w:color="auto" w:fill="auto"/>
            <w:noWrap/>
            <w:vAlign w:val="bottom"/>
            <w:hideMark/>
          </w:tcPr>
          <w:p w14:paraId="4A08F1C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431592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4362DE6" w14:textId="203D6EAB"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Trifolium</w:t>
            </w:r>
            <w:proofErr w:type="spellEnd"/>
            <w:r w:rsidRPr="00D1126E">
              <w:rPr>
                <w:rFonts w:ascii="Calibri" w:eastAsia="Times New Roman" w:hAnsi="Calibri" w:cs="Calibri"/>
                <w:i/>
                <w:iCs/>
                <w:color w:val="000000"/>
                <w:sz w:val="20"/>
                <w:szCs w:val="20"/>
              </w:rPr>
              <w:t xml:space="preserve"> </w:t>
            </w:r>
            <w:proofErr w:type="spellStart"/>
            <w:r w:rsidR="00DF171B" w:rsidRPr="00D1126E">
              <w:rPr>
                <w:rFonts w:ascii="Calibri" w:eastAsia="Times New Roman" w:hAnsi="Calibri" w:cs="Calibri"/>
                <w:i/>
                <w:iCs/>
                <w:color w:val="000000"/>
                <w:sz w:val="20"/>
                <w:szCs w:val="20"/>
              </w:rPr>
              <w:t>wormskioldii</w:t>
            </w:r>
            <w:proofErr w:type="spellEnd"/>
          </w:p>
        </w:tc>
        <w:tc>
          <w:tcPr>
            <w:tcW w:w="751" w:type="dxa"/>
            <w:tcBorders>
              <w:top w:val="nil"/>
              <w:left w:val="nil"/>
              <w:bottom w:val="single" w:sz="4" w:space="0" w:color="auto"/>
              <w:right w:val="nil"/>
            </w:tcBorders>
            <w:shd w:val="clear" w:color="auto" w:fill="auto"/>
            <w:noWrap/>
            <w:vAlign w:val="bottom"/>
            <w:hideMark/>
          </w:tcPr>
          <w:p w14:paraId="2D8B86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5CAB34B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F1187E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4E9675D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6DD307EA"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3DE6E79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E4FF1A9"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Lathyrus</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palustris</w:t>
            </w:r>
            <w:proofErr w:type="spellEnd"/>
          </w:p>
        </w:tc>
        <w:tc>
          <w:tcPr>
            <w:tcW w:w="810" w:type="dxa"/>
            <w:tcBorders>
              <w:top w:val="nil"/>
              <w:left w:val="nil"/>
              <w:bottom w:val="single" w:sz="4" w:space="0" w:color="auto"/>
              <w:right w:val="nil"/>
            </w:tcBorders>
            <w:shd w:val="clear" w:color="auto" w:fill="auto"/>
            <w:noWrap/>
            <w:vAlign w:val="bottom"/>
            <w:hideMark/>
          </w:tcPr>
          <w:p w14:paraId="3BF6BD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3DA7B6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FBC82D7"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Bidens</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cernua</w:t>
            </w:r>
            <w:proofErr w:type="spellEnd"/>
          </w:p>
        </w:tc>
        <w:tc>
          <w:tcPr>
            <w:tcW w:w="751" w:type="dxa"/>
            <w:tcBorders>
              <w:top w:val="nil"/>
              <w:left w:val="nil"/>
              <w:bottom w:val="single" w:sz="4" w:space="0" w:color="auto"/>
              <w:right w:val="nil"/>
            </w:tcBorders>
            <w:shd w:val="clear" w:color="auto" w:fill="auto"/>
            <w:noWrap/>
            <w:vAlign w:val="bottom"/>
            <w:hideMark/>
          </w:tcPr>
          <w:p w14:paraId="2DF4784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16B8081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D1B970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67DA94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0679961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3E38C06"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B7FB14C"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Sidalce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hendersonii</w:t>
            </w:r>
            <w:proofErr w:type="spellEnd"/>
          </w:p>
        </w:tc>
        <w:tc>
          <w:tcPr>
            <w:tcW w:w="810" w:type="dxa"/>
            <w:tcBorders>
              <w:top w:val="nil"/>
              <w:left w:val="nil"/>
              <w:bottom w:val="nil"/>
              <w:right w:val="nil"/>
            </w:tcBorders>
            <w:shd w:val="clear" w:color="auto" w:fill="auto"/>
            <w:noWrap/>
            <w:vAlign w:val="bottom"/>
            <w:hideMark/>
          </w:tcPr>
          <w:p w14:paraId="4CC198C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3A0E36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57294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0D79E9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AEB4B0F"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FAB809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171669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13B65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1806F31"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7365510"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Hordeum</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brachyantherum</w:t>
            </w:r>
            <w:proofErr w:type="spellEnd"/>
          </w:p>
        </w:tc>
        <w:tc>
          <w:tcPr>
            <w:tcW w:w="810" w:type="dxa"/>
            <w:tcBorders>
              <w:top w:val="single" w:sz="4" w:space="0" w:color="auto"/>
              <w:left w:val="nil"/>
              <w:bottom w:val="single" w:sz="4" w:space="0" w:color="auto"/>
              <w:right w:val="nil"/>
            </w:tcBorders>
            <w:shd w:val="clear" w:color="auto" w:fill="auto"/>
            <w:noWrap/>
            <w:vAlign w:val="bottom"/>
            <w:hideMark/>
          </w:tcPr>
          <w:p w14:paraId="3A6A0B6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300" w:type="dxa"/>
            <w:tcBorders>
              <w:top w:val="nil"/>
              <w:left w:val="nil"/>
              <w:bottom w:val="nil"/>
              <w:right w:val="nil"/>
            </w:tcBorders>
            <w:shd w:val="clear" w:color="auto" w:fill="auto"/>
            <w:noWrap/>
            <w:vAlign w:val="bottom"/>
            <w:hideMark/>
          </w:tcPr>
          <w:p w14:paraId="1143288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876CE4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0D3A68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2A92A44"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EC751A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F93B95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21F50E7"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1EB4A01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126EEE46"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Deschampsia</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caespitosa</w:t>
            </w:r>
            <w:proofErr w:type="spellEnd"/>
          </w:p>
        </w:tc>
        <w:tc>
          <w:tcPr>
            <w:tcW w:w="810" w:type="dxa"/>
            <w:tcBorders>
              <w:top w:val="nil"/>
              <w:left w:val="nil"/>
              <w:bottom w:val="single" w:sz="8" w:space="0" w:color="auto"/>
              <w:right w:val="nil"/>
            </w:tcBorders>
            <w:shd w:val="clear" w:color="auto" w:fill="auto"/>
            <w:noWrap/>
            <w:vAlign w:val="bottom"/>
            <w:hideMark/>
          </w:tcPr>
          <w:p w14:paraId="44B7AB5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5</w:t>
            </w:r>
          </w:p>
        </w:tc>
        <w:tc>
          <w:tcPr>
            <w:tcW w:w="300" w:type="dxa"/>
            <w:tcBorders>
              <w:top w:val="nil"/>
              <w:left w:val="nil"/>
              <w:bottom w:val="single" w:sz="8" w:space="0" w:color="auto"/>
              <w:right w:val="nil"/>
            </w:tcBorders>
            <w:shd w:val="clear" w:color="auto" w:fill="auto"/>
            <w:noWrap/>
            <w:vAlign w:val="bottom"/>
            <w:hideMark/>
          </w:tcPr>
          <w:p w14:paraId="55347C5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5992489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5BF73A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367C8CE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335454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DAF1E0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593D9A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566F726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C84B40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9FA7B5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5B289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9316DE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38529F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4BABDE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B147F0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C59A174"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827CDF1"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4118E8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Bogbean"</w:t>
            </w:r>
          </w:p>
        </w:tc>
        <w:tc>
          <w:tcPr>
            <w:tcW w:w="2149" w:type="dxa"/>
            <w:tcBorders>
              <w:top w:val="single" w:sz="8" w:space="0" w:color="auto"/>
              <w:left w:val="nil"/>
              <w:bottom w:val="nil"/>
              <w:right w:val="nil"/>
            </w:tcBorders>
            <w:shd w:val="clear" w:color="auto" w:fill="auto"/>
            <w:noWrap/>
            <w:vAlign w:val="bottom"/>
            <w:hideMark/>
          </w:tcPr>
          <w:p w14:paraId="10965127"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Menyanthes</w:t>
            </w:r>
            <w:proofErr w:type="spellEnd"/>
            <w:r w:rsidRPr="00D1126E">
              <w:rPr>
                <w:rFonts w:ascii="Calibri" w:eastAsia="Times New Roman" w:hAnsi="Calibri" w:cs="Calibri"/>
                <w:i/>
                <w:iCs/>
                <w:sz w:val="20"/>
                <w:szCs w:val="20"/>
              </w:rPr>
              <w:t xml:space="preserve"> trifoliata</w:t>
            </w:r>
          </w:p>
        </w:tc>
        <w:tc>
          <w:tcPr>
            <w:tcW w:w="810" w:type="dxa"/>
            <w:tcBorders>
              <w:top w:val="single" w:sz="8" w:space="0" w:color="auto"/>
              <w:left w:val="nil"/>
              <w:bottom w:val="single" w:sz="4" w:space="0" w:color="auto"/>
              <w:right w:val="nil"/>
            </w:tcBorders>
            <w:shd w:val="clear" w:color="auto" w:fill="auto"/>
            <w:noWrap/>
            <w:vAlign w:val="bottom"/>
            <w:hideMark/>
          </w:tcPr>
          <w:p w14:paraId="71B3F2C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1F766DB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D5B53F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Mentha </w:t>
            </w:r>
            <w:proofErr w:type="spellStart"/>
            <w:r w:rsidRPr="00D1126E">
              <w:rPr>
                <w:rFonts w:ascii="Calibri" w:eastAsia="Times New Roman" w:hAnsi="Calibri" w:cs="Calibri"/>
                <w:i/>
                <w:iCs/>
                <w:color w:val="000000"/>
                <w:sz w:val="20"/>
                <w:szCs w:val="20"/>
              </w:rPr>
              <w:t>aquatica</w:t>
            </w:r>
            <w:proofErr w:type="spellEnd"/>
          </w:p>
        </w:tc>
        <w:tc>
          <w:tcPr>
            <w:tcW w:w="751" w:type="dxa"/>
            <w:tcBorders>
              <w:top w:val="single" w:sz="8" w:space="0" w:color="auto"/>
              <w:left w:val="nil"/>
              <w:bottom w:val="single" w:sz="4" w:space="0" w:color="auto"/>
              <w:right w:val="nil"/>
            </w:tcBorders>
            <w:shd w:val="clear" w:color="auto" w:fill="auto"/>
            <w:noWrap/>
            <w:vAlign w:val="bottom"/>
            <w:hideMark/>
          </w:tcPr>
          <w:p w14:paraId="53B08F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76B11A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218FEF0F"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Menyanthes</w:t>
            </w:r>
            <w:proofErr w:type="spellEnd"/>
            <w:r w:rsidRPr="00D1126E">
              <w:rPr>
                <w:rFonts w:ascii="Calibri" w:eastAsia="Times New Roman" w:hAnsi="Calibri" w:cs="Calibri"/>
                <w:i/>
                <w:iCs/>
                <w:sz w:val="20"/>
                <w:szCs w:val="20"/>
              </w:rPr>
              <w:t xml:space="preserve">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9D2D45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7ADD3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A1457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7F682A" w14:textId="32FBEBC6"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Myosotis </w:t>
            </w:r>
            <w:proofErr w:type="spellStart"/>
            <w:r w:rsidR="00DF171B" w:rsidRPr="00D1126E">
              <w:rPr>
                <w:rFonts w:ascii="Calibri" w:eastAsia="Times New Roman" w:hAnsi="Calibri" w:cs="Calibri"/>
                <w:i/>
                <w:iCs/>
                <w:sz w:val="20"/>
                <w:szCs w:val="20"/>
              </w:rPr>
              <w:t>scorpioides</w:t>
            </w:r>
            <w:proofErr w:type="spellEnd"/>
          </w:p>
        </w:tc>
        <w:tc>
          <w:tcPr>
            <w:tcW w:w="810" w:type="dxa"/>
            <w:tcBorders>
              <w:top w:val="nil"/>
              <w:left w:val="nil"/>
              <w:bottom w:val="single" w:sz="4" w:space="0" w:color="auto"/>
              <w:right w:val="nil"/>
            </w:tcBorders>
            <w:shd w:val="clear" w:color="auto" w:fill="auto"/>
            <w:noWrap/>
            <w:vAlign w:val="bottom"/>
            <w:hideMark/>
          </w:tcPr>
          <w:p w14:paraId="77CBC70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F9F6B7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1EA0A33"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Menyanthes</w:t>
            </w:r>
            <w:proofErr w:type="spellEnd"/>
            <w:r w:rsidRPr="00D1126E">
              <w:rPr>
                <w:rFonts w:ascii="Calibri" w:eastAsia="Times New Roman" w:hAnsi="Calibri" w:cs="Calibri"/>
                <w:i/>
                <w:iCs/>
                <w:sz w:val="20"/>
                <w:szCs w:val="20"/>
              </w:rPr>
              <w:t xml:space="preserve"> trifoliata</w:t>
            </w:r>
          </w:p>
        </w:tc>
        <w:tc>
          <w:tcPr>
            <w:tcW w:w="751" w:type="dxa"/>
            <w:tcBorders>
              <w:top w:val="nil"/>
              <w:left w:val="nil"/>
              <w:bottom w:val="single" w:sz="4" w:space="0" w:color="auto"/>
              <w:right w:val="nil"/>
            </w:tcBorders>
            <w:shd w:val="clear" w:color="auto" w:fill="auto"/>
            <w:noWrap/>
            <w:vAlign w:val="bottom"/>
            <w:hideMark/>
          </w:tcPr>
          <w:p w14:paraId="0A95FD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3763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2EEC41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Mentha </w:t>
            </w:r>
            <w:proofErr w:type="spellStart"/>
            <w:r w:rsidRPr="00D1126E">
              <w:rPr>
                <w:rFonts w:ascii="Calibri" w:eastAsia="Times New Roman" w:hAnsi="Calibri" w:cs="Calibri"/>
                <w:i/>
                <w:iCs/>
                <w:color w:val="000000"/>
                <w:sz w:val="20"/>
                <w:szCs w:val="20"/>
              </w:rPr>
              <w:t>aquatica</w:t>
            </w:r>
            <w:proofErr w:type="spellEnd"/>
          </w:p>
        </w:tc>
        <w:tc>
          <w:tcPr>
            <w:tcW w:w="881" w:type="dxa"/>
            <w:tcBorders>
              <w:top w:val="nil"/>
              <w:left w:val="nil"/>
              <w:bottom w:val="single" w:sz="4" w:space="0" w:color="auto"/>
              <w:right w:val="single" w:sz="8" w:space="0" w:color="auto"/>
            </w:tcBorders>
            <w:shd w:val="clear" w:color="auto" w:fill="auto"/>
            <w:noWrap/>
            <w:vAlign w:val="bottom"/>
            <w:hideMark/>
          </w:tcPr>
          <w:p w14:paraId="7CE4FC3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37FF0324"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29AB4B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414F773"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Bidens</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cernua</w:t>
            </w:r>
            <w:proofErr w:type="spellEnd"/>
          </w:p>
        </w:tc>
        <w:tc>
          <w:tcPr>
            <w:tcW w:w="810" w:type="dxa"/>
            <w:tcBorders>
              <w:top w:val="nil"/>
              <w:left w:val="nil"/>
              <w:bottom w:val="single" w:sz="4" w:space="0" w:color="auto"/>
              <w:right w:val="nil"/>
            </w:tcBorders>
            <w:shd w:val="clear" w:color="auto" w:fill="auto"/>
            <w:noWrap/>
            <w:vAlign w:val="bottom"/>
            <w:hideMark/>
          </w:tcPr>
          <w:p w14:paraId="1365DE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4614D72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88E84B4" w14:textId="77777777" w:rsidR="00D1126E" w:rsidRPr="00D1126E" w:rsidRDefault="00D1126E" w:rsidP="00D1126E">
            <w:pPr>
              <w:spacing w:after="0" w:line="240" w:lineRule="auto"/>
              <w:rPr>
                <w:rFonts w:ascii="Calibri" w:eastAsia="Times New Roman" w:hAnsi="Calibri" w:cs="Calibri"/>
                <w:sz w:val="20"/>
                <w:szCs w:val="20"/>
              </w:rPr>
            </w:pPr>
            <w:r w:rsidRPr="00D1126E">
              <w:rPr>
                <w:rFonts w:ascii="Calibri" w:eastAsia="Times New Roman" w:hAnsi="Calibri" w:cs="Calibri"/>
                <w:sz w:val="20"/>
                <w:szCs w:val="20"/>
              </w:rPr>
              <w:t>Grass (unidentified)</w:t>
            </w:r>
          </w:p>
        </w:tc>
        <w:tc>
          <w:tcPr>
            <w:tcW w:w="751" w:type="dxa"/>
            <w:tcBorders>
              <w:top w:val="nil"/>
              <w:left w:val="nil"/>
              <w:bottom w:val="single" w:sz="4" w:space="0" w:color="auto"/>
              <w:right w:val="nil"/>
            </w:tcBorders>
            <w:shd w:val="clear" w:color="auto" w:fill="auto"/>
            <w:noWrap/>
            <w:vAlign w:val="bottom"/>
            <w:hideMark/>
          </w:tcPr>
          <w:p w14:paraId="7E85B43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A5ED4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31C78F8"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Lysimachi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thyrsiflora</w:t>
            </w:r>
            <w:proofErr w:type="spellEnd"/>
          </w:p>
        </w:tc>
        <w:tc>
          <w:tcPr>
            <w:tcW w:w="881" w:type="dxa"/>
            <w:tcBorders>
              <w:top w:val="nil"/>
              <w:left w:val="nil"/>
              <w:bottom w:val="single" w:sz="4" w:space="0" w:color="auto"/>
              <w:right w:val="single" w:sz="8" w:space="0" w:color="auto"/>
            </w:tcBorders>
            <w:shd w:val="clear" w:color="auto" w:fill="auto"/>
            <w:noWrap/>
            <w:vAlign w:val="bottom"/>
            <w:hideMark/>
          </w:tcPr>
          <w:p w14:paraId="0659A44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CE7C50"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D28586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FD3C5C7"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Lythrum</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salicaria</w:t>
            </w:r>
            <w:proofErr w:type="spellEnd"/>
          </w:p>
        </w:tc>
        <w:tc>
          <w:tcPr>
            <w:tcW w:w="810" w:type="dxa"/>
            <w:tcBorders>
              <w:top w:val="nil"/>
              <w:left w:val="nil"/>
              <w:bottom w:val="single" w:sz="4" w:space="0" w:color="auto"/>
              <w:right w:val="nil"/>
            </w:tcBorders>
            <w:shd w:val="clear" w:color="auto" w:fill="auto"/>
            <w:noWrap/>
            <w:vAlign w:val="bottom"/>
            <w:hideMark/>
          </w:tcPr>
          <w:p w14:paraId="1A5727C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C9DD7E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E6FC3BA"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Lythrum</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salicaria</w:t>
            </w:r>
            <w:proofErr w:type="spellEnd"/>
          </w:p>
        </w:tc>
        <w:tc>
          <w:tcPr>
            <w:tcW w:w="751" w:type="dxa"/>
            <w:tcBorders>
              <w:top w:val="nil"/>
              <w:left w:val="nil"/>
              <w:bottom w:val="single" w:sz="4" w:space="0" w:color="auto"/>
              <w:right w:val="nil"/>
            </w:tcBorders>
            <w:shd w:val="clear" w:color="auto" w:fill="auto"/>
            <w:noWrap/>
            <w:vAlign w:val="bottom"/>
            <w:hideMark/>
          </w:tcPr>
          <w:p w14:paraId="50B4B37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F56215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64AE904"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Galium</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trifidum</w:t>
            </w:r>
            <w:proofErr w:type="spellEnd"/>
          </w:p>
        </w:tc>
        <w:tc>
          <w:tcPr>
            <w:tcW w:w="881" w:type="dxa"/>
            <w:tcBorders>
              <w:top w:val="nil"/>
              <w:left w:val="nil"/>
              <w:bottom w:val="single" w:sz="4" w:space="0" w:color="auto"/>
              <w:right w:val="single" w:sz="8" w:space="0" w:color="auto"/>
            </w:tcBorders>
            <w:shd w:val="clear" w:color="auto" w:fill="auto"/>
            <w:noWrap/>
            <w:vAlign w:val="bottom"/>
            <w:hideMark/>
          </w:tcPr>
          <w:p w14:paraId="62DA1E6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4AB10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083E9C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3FACFDB1"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10" w:type="dxa"/>
            <w:tcBorders>
              <w:top w:val="nil"/>
              <w:left w:val="nil"/>
              <w:bottom w:val="nil"/>
              <w:right w:val="nil"/>
            </w:tcBorders>
            <w:shd w:val="clear" w:color="auto" w:fill="auto"/>
            <w:noWrap/>
            <w:vAlign w:val="bottom"/>
            <w:hideMark/>
          </w:tcPr>
          <w:p w14:paraId="6A8D4D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49D6F4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678E4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Juncus </w:t>
            </w:r>
            <w:proofErr w:type="spellStart"/>
            <w:r w:rsidRPr="00D1126E">
              <w:rPr>
                <w:rFonts w:ascii="Calibri" w:eastAsia="Times New Roman" w:hAnsi="Calibri" w:cs="Calibri"/>
                <w:i/>
                <w:iCs/>
                <w:color w:val="000000"/>
                <w:sz w:val="20"/>
                <w:szCs w:val="20"/>
              </w:rPr>
              <w:t>articulatus</w:t>
            </w:r>
            <w:proofErr w:type="spellEnd"/>
          </w:p>
        </w:tc>
        <w:tc>
          <w:tcPr>
            <w:tcW w:w="751" w:type="dxa"/>
            <w:tcBorders>
              <w:top w:val="nil"/>
              <w:left w:val="nil"/>
              <w:bottom w:val="single" w:sz="4" w:space="0" w:color="auto"/>
              <w:right w:val="nil"/>
            </w:tcBorders>
            <w:shd w:val="clear" w:color="auto" w:fill="auto"/>
            <w:noWrap/>
            <w:vAlign w:val="bottom"/>
            <w:hideMark/>
          </w:tcPr>
          <w:p w14:paraId="76D8B44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287EF0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E9385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Myosotis </w:t>
            </w:r>
            <w:proofErr w:type="spellStart"/>
            <w:r w:rsidRPr="00D1126E">
              <w:rPr>
                <w:rFonts w:ascii="Calibri" w:eastAsia="Times New Roman" w:hAnsi="Calibri" w:cs="Calibri"/>
                <w:i/>
                <w:iCs/>
                <w:color w:val="000000"/>
                <w:sz w:val="20"/>
                <w:szCs w:val="20"/>
              </w:rPr>
              <w:t>scorpioides</w:t>
            </w:r>
            <w:proofErr w:type="spellEnd"/>
          </w:p>
        </w:tc>
        <w:tc>
          <w:tcPr>
            <w:tcW w:w="881" w:type="dxa"/>
            <w:tcBorders>
              <w:top w:val="nil"/>
              <w:left w:val="nil"/>
              <w:bottom w:val="nil"/>
              <w:right w:val="single" w:sz="8" w:space="0" w:color="auto"/>
            </w:tcBorders>
            <w:shd w:val="clear" w:color="auto" w:fill="auto"/>
            <w:noWrap/>
            <w:vAlign w:val="bottom"/>
            <w:hideMark/>
          </w:tcPr>
          <w:p w14:paraId="0523D5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0ECE6D3B"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4B573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65EB480"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Lysimachi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thyrsiflora</w:t>
            </w:r>
            <w:proofErr w:type="spellEnd"/>
          </w:p>
        </w:tc>
        <w:tc>
          <w:tcPr>
            <w:tcW w:w="810" w:type="dxa"/>
            <w:tcBorders>
              <w:top w:val="single" w:sz="4" w:space="0" w:color="auto"/>
              <w:left w:val="nil"/>
              <w:bottom w:val="single" w:sz="4" w:space="0" w:color="auto"/>
              <w:right w:val="nil"/>
            </w:tcBorders>
            <w:shd w:val="clear" w:color="auto" w:fill="auto"/>
            <w:noWrap/>
            <w:vAlign w:val="bottom"/>
            <w:hideMark/>
          </w:tcPr>
          <w:p w14:paraId="6A3F573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1B017B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2F533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751" w:type="dxa"/>
            <w:tcBorders>
              <w:top w:val="nil"/>
              <w:left w:val="nil"/>
              <w:bottom w:val="single" w:sz="4" w:space="0" w:color="auto"/>
              <w:right w:val="nil"/>
            </w:tcBorders>
            <w:shd w:val="clear" w:color="auto" w:fill="auto"/>
            <w:noWrap/>
            <w:vAlign w:val="bottom"/>
            <w:hideMark/>
          </w:tcPr>
          <w:p w14:paraId="33B2F8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3E584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71F71EE"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Juncus </w:t>
            </w:r>
            <w:proofErr w:type="spellStart"/>
            <w:r w:rsidRPr="00D1126E">
              <w:rPr>
                <w:rFonts w:ascii="Calibri" w:eastAsia="Times New Roman" w:hAnsi="Calibri" w:cs="Calibri"/>
                <w:i/>
                <w:iCs/>
                <w:color w:val="000000"/>
                <w:sz w:val="20"/>
                <w:szCs w:val="20"/>
              </w:rPr>
              <w:t>articulatus</w:t>
            </w:r>
            <w:proofErr w:type="spellEnd"/>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1C62A13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r>
      <w:tr w:rsidR="00D1126E" w:rsidRPr="00D1126E" w14:paraId="21EF14CE"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20412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7F47A51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A9543C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B566D88"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DB4C97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Myosotis </w:t>
            </w:r>
            <w:proofErr w:type="spellStart"/>
            <w:r w:rsidRPr="00D1126E">
              <w:rPr>
                <w:rFonts w:ascii="Calibri" w:eastAsia="Times New Roman" w:hAnsi="Calibri" w:cs="Calibri"/>
                <w:i/>
                <w:iCs/>
                <w:color w:val="000000"/>
                <w:sz w:val="20"/>
                <w:szCs w:val="20"/>
              </w:rPr>
              <w:t>scorpioides</w:t>
            </w:r>
            <w:proofErr w:type="spellEnd"/>
          </w:p>
        </w:tc>
        <w:tc>
          <w:tcPr>
            <w:tcW w:w="751" w:type="dxa"/>
            <w:tcBorders>
              <w:top w:val="nil"/>
              <w:left w:val="nil"/>
              <w:bottom w:val="single" w:sz="4" w:space="0" w:color="auto"/>
              <w:right w:val="nil"/>
            </w:tcBorders>
            <w:shd w:val="clear" w:color="auto" w:fill="auto"/>
            <w:noWrap/>
            <w:vAlign w:val="bottom"/>
            <w:hideMark/>
          </w:tcPr>
          <w:p w14:paraId="2BA159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7E7251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9867BA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741C9F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EB7C6D2"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BFDD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4F3C2A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67F252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6C15AFB"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2CC14C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Eleocharis </w:t>
            </w:r>
            <w:proofErr w:type="spellStart"/>
            <w:r w:rsidRPr="00D1126E">
              <w:rPr>
                <w:rFonts w:ascii="Calibri" w:eastAsia="Times New Roman" w:hAnsi="Calibri" w:cs="Calibri"/>
                <w:i/>
                <w:iCs/>
                <w:sz w:val="20"/>
                <w:szCs w:val="20"/>
              </w:rPr>
              <w:t>palustris</w:t>
            </w:r>
            <w:proofErr w:type="spellEnd"/>
          </w:p>
        </w:tc>
        <w:tc>
          <w:tcPr>
            <w:tcW w:w="751" w:type="dxa"/>
            <w:tcBorders>
              <w:top w:val="nil"/>
              <w:left w:val="nil"/>
              <w:bottom w:val="single" w:sz="4" w:space="0" w:color="auto"/>
              <w:right w:val="nil"/>
            </w:tcBorders>
            <w:shd w:val="clear" w:color="auto" w:fill="auto"/>
            <w:noWrap/>
            <w:vAlign w:val="bottom"/>
            <w:hideMark/>
          </w:tcPr>
          <w:p w14:paraId="4A467FC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262" w:type="dxa"/>
            <w:tcBorders>
              <w:top w:val="nil"/>
              <w:left w:val="nil"/>
              <w:bottom w:val="nil"/>
              <w:right w:val="nil"/>
            </w:tcBorders>
            <w:shd w:val="clear" w:color="auto" w:fill="auto"/>
            <w:noWrap/>
            <w:vAlign w:val="bottom"/>
            <w:hideMark/>
          </w:tcPr>
          <w:p w14:paraId="0DA082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1AC21F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3A010F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D2296A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7B53402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3D003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E2943F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2003FD"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5745C46B"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Equisetum </w:t>
            </w:r>
            <w:proofErr w:type="spellStart"/>
            <w:r w:rsidRPr="00D1126E">
              <w:rPr>
                <w:rFonts w:ascii="Calibri" w:eastAsia="Times New Roman" w:hAnsi="Calibri" w:cs="Calibri"/>
                <w:i/>
                <w:iCs/>
                <w:sz w:val="20"/>
                <w:szCs w:val="20"/>
              </w:rPr>
              <w:t>variegatum</w:t>
            </w:r>
            <w:proofErr w:type="spellEnd"/>
          </w:p>
        </w:tc>
        <w:tc>
          <w:tcPr>
            <w:tcW w:w="751" w:type="dxa"/>
            <w:tcBorders>
              <w:top w:val="nil"/>
              <w:left w:val="nil"/>
              <w:bottom w:val="single" w:sz="4" w:space="0" w:color="auto"/>
              <w:right w:val="nil"/>
            </w:tcBorders>
            <w:shd w:val="clear" w:color="auto" w:fill="auto"/>
            <w:noWrap/>
            <w:vAlign w:val="bottom"/>
            <w:hideMark/>
          </w:tcPr>
          <w:p w14:paraId="2A8D2FF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4</w:t>
            </w:r>
          </w:p>
        </w:tc>
        <w:tc>
          <w:tcPr>
            <w:tcW w:w="262" w:type="dxa"/>
            <w:tcBorders>
              <w:top w:val="nil"/>
              <w:left w:val="nil"/>
              <w:bottom w:val="nil"/>
              <w:right w:val="nil"/>
            </w:tcBorders>
            <w:shd w:val="clear" w:color="auto" w:fill="auto"/>
            <w:noWrap/>
            <w:vAlign w:val="bottom"/>
            <w:hideMark/>
          </w:tcPr>
          <w:p w14:paraId="0575C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2DB24E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C24717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7EA2BD6D"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52F9B6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50ED141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10" w:type="dxa"/>
            <w:tcBorders>
              <w:top w:val="nil"/>
              <w:left w:val="nil"/>
              <w:bottom w:val="single" w:sz="8" w:space="0" w:color="auto"/>
              <w:right w:val="nil"/>
            </w:tcBorders>
            <w:shd w:val="clear" w:color="auto" w:fill="auto"/>
            <w:noWrap/>
            <w:vAlign w:val="bottom"/>
            <w:hideMark/>
          </w:tcPr>
          <w:p w14:paraId="3227D76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3D801EC1"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728A7C1"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Deschampsia</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caespitosa</w:t>
            </w:r>
            <w:proofErr w:type="spellEnd"/>
          </w:p>
        </w:tc>
        <w:tc>
          <w:tcPr>
            <w:tcW w:w="751" w:type="dxa"/>
            <w:tcBorders>
              <w:top w:val="nil"/>
              <w:left w:val="nil"/>
              <w:bottom w:val="single" w:sz="8" w:space="0" w:color="auto"/>
              <w:right w:val="nil"/>
            </w:tcBorders>
            <w:shd w:val="clear" w:color="auto" w:fill="auto"/>
            <w:noWrap/>
            <w:vAlign w:val="bottom"/>
            <w:hideMark/>
          </w:tcPr>
          <w:p w14:paraId="6DB888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3</w:t>
            </w:r>
          </w:p>
        </w:tc>
        <w:tc>
          <w:tcPr>
            <w:tcW w:w="262" w:type="dxa"/>
            <w:tcBorders>
              <w:top w:val="nil"/>
              <w:left w:val="nil"/>
              <w:bottom w:val="single" w:sz="8" w:space="0" w:color="auto"/>
              <w:right w:val="nil"/>
            </w:tcBorders>
            <w:shd w:val="clear" w:color="auto" w:fill="auto"/>
            <w:noWrap/>
            <w:vAlign w:val="bottom"/>
            <w:hideMark/>
          </w:tcPr>
          <w:p w14:paraId="5B5B89B9"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1BF6BD3"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79873E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bl>
    <w:p w14:paraId="1387F276" w14:textId="3CA5CECC" w:rsidR="00530C3C" w:rsidRDefault="00530C3C" w:rsidP="00530C3C">
      <w:r>
        <w:fldChar w:fldCharType="end"/>
      </w:r>
    </w:p>
    <w:p w14:paraId="3BF5195D" w14:textId="77777777" w:rsidR="00530C3C" w:rsidRPr="00C33618" w:rsidRDefault="00530C3C" w:rsidP="000E32F2"/>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518CA2F6" w:rsidR="00ED5179" w:rsidRPr="00ED5179" w:rsidRDefault="00AB4071" w:rsidP="00ED5179">
      <w:pPr>
        <w:keepNext/>
      </w:pPr>
      <w:r>
        <w:rPr>
          <w:b/>
        </w:rPr>
        <w:t>Fig.</w:t>
      </w:r>
      <w:r w:rsidR="00ED5179">
        <w:rPr>
          <w:b/>
        </w:rPr>
        <w:t xml:space="preserve"> 2</w:t>
      </w:r>
      <w:r w:rsidR="00ED5179">
        <w:t xml:space="preserve"> </w:t>
      </w:r>
      <w:r w:rsidR="00ED5179" w:rsidRPr="00ED5179">
        <w:t>Species cover abundance becomes more dissimilar in each assemblage over time, as shown by greater Euclidean distance between assemblage types. Note clusters of the sedge and f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4"/>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bookmarkStart w:id="34" w:name="_Ref103083520"/>
    </w:p>
    <w:p w14:paraId="41572129" w14:textId="1E18ECE7" w:rsidR="0089145E" w:rsidRDefault="00ED5179" w:rsidP="00ED5179">
      <w:pPr>
        <w:keepNext/>
      </w:pPr>
      <w:r>
        <w:rPr>
          <w:b/>
        </w:rPr>
        <w:t>Fig</w:t>
      </w:r>
      <w:r w:rsidR="00AB4071">
        <w:rPr>
          <w:b/>
        </w:rPr>
        <w:t>.</w:t>
      </w:r>
      <w:r>
        <w:rPr>
          <w:b/>
        </w:rPr>
        <w:t xml:space="preserve"> 3 </w:t>
      </w:r>
      <w:r w:rsidRPr="00ED5179">
        <w:t>Changes in mean cover abundance (cover classes) for select significant indicator species (</w:t>
      </w:r>
      <w:r w:rsidRPr="00ED5179">
        <w:rPr>
          <w:i/>
        </w:rPr>
        <w:t>Carex lyngbyei, Festuca arundinacea,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 (*). Significant indicator species within each assemblage have decreased in abundance over time, while several non-native species (denoted by (*))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35" w:name="_Hlk112157303"/>
      <w:bookmarkEnd w:id="34"/>
      <w:r>
        <w:lastRenderedPageBreak/>
        <w:t xml:space="preserve">Discussion </w:t>
      </w:r>
    </w:p>
    <w:bookmarkEnd w:id="35"/>
    <w:p w14:paraId="58036CC8" w14:textId="48B5142B" w:rsidR="00B55BE4" w:rsidRDefault="00BE39A7" w:rsidP="00A07617">
      <w:pPr>
        <w:ind w:firstLine="720"/>
      </w:pPr>
      <w:r>
        <w:t xml:space="preserve">Despite conservation status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bookmarkStart w:id="36" w:name="_Hlk123898912"/>
      <w:r w:rsidR="00306F95" w:rsidRPr="00114665">
        <w:t>W</w:t>
      </w:r>
      <w:r w:rsidRPr="00306F95">
        <w:t xml:space="preserve">e observed a decline of native species richness accompanied by an increased richness and abundance of </w:t>
      </w:r>
      <w:r w:rsidR="00341A26">
        <w:t>non-native</w:t>
      </w:r>
      <w:r w:rsidRPr="00306F95">
        <w:t xml:space="preserve"> species</w:t>
      </w:r>
      <w:r w:rsidR="001F2BA8">
        <w:t xml:space="preserve">. Of greater concern is our observation of </w:t>
      </w:r>
      <w:r w:rsidR="00DB3B41">
        <w:t>the</w:t>
      </w:r>
      <w:r>
        <w:t xml:space="preserve"> homogenizati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 (</w:t>
      </w:r>
      <w:r w:rsidR="00B55BE4">
        <w:fldChar w:fldCharType="begin"/>
      </w:r>
      <w:r w:rsidR="00B55BE4">
        <w:instrText xml:space="preserve"> REF _Ref94197029 \h </w:instrText>
      </w:r>
      <w:r w:rsidR="00B55BE4">
        <w:fldChar w:fldCharType="separate"/>
      </w:r>
      <w:r w:rsidR="00B55BE4">
        <w:t xml:space="preserve">Figure </w:t>
      </w:r>
      <w:r w:rsidR="00B55BE4">
        <w:rPr>
          <w:noProof/>
        </w:rPr>
        <w:t>2</w:t>
      </w:r>
      <w:r w:rsidR="00B55BE4">
        <w:fldChar w:fldCharType="end"/>
      </w:r>
      <w:r w:rsidR="00B55BE4">
        <w:t xml:space="preserve">). </w:t>
      </w:r>
      <w:r w:rsidR="001F2BA8">
        <w:t xml:space="preserve">While </w:t>
      </w:r>
      <w:r w:rsidR="004D64AE">
        <w:t xml:space="preserve">addition of non-native species can contribute to greater biodiversity </w:t>
      </w:r>
      <w:r w:rsidR="004D64AE">
        <w:fldChar w:fldCharType="begin"/>
      </w:r>
      <w:r w:rsidR="004D64AE">
        <w:instrText xml:space="preserve"> ADDIN ZOTERO_ITEM CSL_CITATION {"citationID":"MWHp9jyQ","properties":{"formattedCitation":"(Sagoff, 2005)","plainCitation":"(Sagoff, 2005)","noteIndex":0},"citationItems":[{"id":2861,"uris":["http://zotero.org/users/6092945/items/PG8GJAI3"],"itemData":{"id":2861,"type":"article-journal","abstract":"Conservation biologists and other environmentalists confront five obstacles in building support for regulatory policies that seek to exclude or remove introduced plants and other non-native species that threaten to harm natural areas or the natural environment. First, the concept of “harm to the natural environment” is nebulous and undefined. Second, ecologists cannot predict how introduced species will behave in natural ecosystems. If biologists cannot define “harm” or predict the behavior of introduced species, they must target all non-native species as potentially “harmful”. an impossibly large regulatory task. Third, loss of species richness may constitute harm to an environment, but introduced organisms typically, generally, and significantly add to species richness in ecosystems. If species richness correlates with desirable ecosystem properties, moreover, such as stability and productivity, as some ecologists believe, then introduced organisms, by increasing species richness, would support those desirable properties. Fourth, one may plausibly argue that extinction constitutes environmental harm, but there is no evidence that non-native species, especially plants, are significant causes of extinction, except for predators in certain lakes and other small island-like environments. Fifth, while aesthetic, ethical, and spiritual values may provide a legitimate basis for invasive species policy, biologists often cite concepts such as “biodiversity” and ecosystem “health” or “integrity” to provide a scientific justification. To assert that non-native species threaten biodiversity or undermine ecosystem health, however, may be to draw conceptual entailments or consequences from definitions of “biodiversity” and “integrity” that arbitrarily exclude non-native species or make the presence of exotic species a per se indicator of decline.","container-title":"Journal of Agricultural and Environmental Ethics","DOI":"10.1007/s10806-005-1500-y","ISSN":"1573-322X","issue":"3","journalAbbreviation":"J Agric Environ Ethics","language":"en","page":"215-236","source":"Springer Link","title":"Do Non-Native Species Threaten The Natural Environment?","volume":"18","author":[{"family":"Sagoff","given":"Mark"}],"issued":{"date-parts":[["2005",5,1]]}}}],"schema":"https://github.com/citation-style-language/schema/raw/master/csl-citation.json"} </w:instrText>
      </w:r>
      <w:r w:rsidR="004D64AE">
        <w:fldChar w:fldCharType="separate"/>
      </w:r>
      <w:r w:rsidR="004D64AE" w:rsidRPr="004D64AE">
        <w:rPr>
          <w:rFonts w:ascii="Calibri" w:hAnsi="Calibri" w:cs="Calibri"/>
        </w:rPr>
        <w:t>(Sagoff, 2005)</w:t>
      </w:r>
      <w:r w:rsidR="004D64AE">
        <w:fldChar w:fldCharType="end"/>
      </w:r>
      <w:r w:rsidR="004D64AE">
        <w:t xml:space="preserve">, </w:t>
      </w:r>
      <w:r w:rsidR="00DB1408">
        <w:t>the homogenization of</w:t>
      </w:r>
      <w:r w:rsidR="00C34294">
        <w:t xml:space="preserve"> plant communities </w:t>
      </w:r>
      <w:r w:rsidR="004E7DB3">
        <w:t xml:space="preserve">leads to lower diversity overall </w:t>
      </w:r>
      <w:r w:rsidR="00AA2531">
        <w:fldChar w:fldCharType="begin"/>
      </w:r>
      <w:r w:rsidR="00AA2531">
        <w:instrText xml:space="preserve"> ADDIN ZOTERO_ITEM CSL_CITATION {"citationID":"p6Njwv7L","properties":{"formattedCitation":"(Houlahan &amp; Findlay, 2004)","plainCitation":"(Houlahan &amp; Findlay, 2004)","noteIndex":0},"citationItems":[{"id":2863,"uris":["http://zotero.org/users/6092945/items/JPU27GB8"],"itemData":{"id":2863,"type":"article-journal","abstract":"Abstract: Invasive species are a major threat to global biodiversity and an important cause of biotic homogenization of ecosystems. Exotic plants have been identified as a particular concern because of the widely held belief that they competitively exclude native plant species. We examined the correlation between native and invasive species richness in 58 Ontario inland wetlands. The relationship between exotic and native species richness was positive even when we controlled for important covarying factors. In addition, we examined the relationship between the abundance of four native species ( Typha latifolia, T. angustifolia, Salix petiolaris, Nuphar variegatum) and four invasive species ( Lythrum salicaria, Hydrocharis morsus-ranae, Phalaris arundinacea, Rhamnus frangula) that often dominate temperate wetlands and native and rare native species richness. Exotic species were no more likely to dominate a wetland than native species, and the proportion of dominant exotic species that had a significant negative effect on the native plant community was the same as the proportion of native species with a significant negative effect. We conclude that the key to conservation of inland wetland biodiversity is to discourage the spread of community dominants, regardless of geographical origin.","container-title":"Conservation Biology","DOI":"10.1111/j.1523-1739.2004.00391.x","ISSN":"1523-1739","issue":"4","language":"en","note":"_eprint: https://onlinelibrary.wiley.com/doi/pdf/10.1111/j.1523-1739.2004.00391.x","page":"1132-1138","source":"Wiley Online Library","title":"Effect of Invasive Plant Species on Temperate Wetland Plant Diversity","volume":"18","author":[{"family":"Houlahan","given":"Jeff E."},{"family":"Findlay","given":"C. Scott"}],"issued":{"date-parts":[["2004"]]}}}],"schema":"https://github.com/citation-style-language/schema/raw/master/csl-citation.json"} </w:instrText>
      </w:r>
      <w:r w:rsidR="00AA2531">
        <w:fldChar w:fldCharType="separate"/>
      </w:r>
      <w:r w:rsidR="00AA2531" w:rsidRPr="00AA2531">
        <w:rPr>
          <w:rFonts w:ascii="Calibri" w:hAnsi="Calibri" w:cs="Calibri"/>
        </w:rPr>
        <w:t>(Houlahan &amp; Findlay, 2004)</w:t>
      </w:r>
      <w:r w:rsidR="00AA2531">
        <w:fldChar w:fldCharType="end"/>
      </w:r>
      <w:r w:rsidR="004E7DB3">
        <w:t>, which in turn may lead to lower functional redundancy and potential for reduced ecosystem</w:t>
      </w:r>
      <w:r w:rsidR="002E3586">
        <w:t xml:space="preserve"> stability</w:t>
      </w:r>
      <w:r w:rsidR="00AA2531">
        <w:t xml:space="preserve"> </w:t>
      </w:r>
      <w:r w:rsidR="00AA2531">
        <w:fldChar w:fldCharType="begin"/>
      </w:r>
      <w:r w:rsidR="00AA2531">
        <w:instrText xml:space="preserve"> ADDIN ZOTERO_ITEM CSL_CITATION {"citationID":"MMWZhhuC","properties":{"formattedCitation":"(de Bello et al., 2021)","plainCitation":"(de Bello et al., 2021)","noteIndex":0},"citationItems":[{"id":2495,"uris":["http://zotero.org/users/6092945/items/H73DAWT3"],"itemData":{"id":2495,"type":"article-journal","abstract":"Under global change, how biological diversity and ecosystem services are maintained in time is a fundamental question. Ecologists have long argued about multiple mechanisms by which local biodiversity might control the temporal stability of ecosystem properties. Accumulating theories and empirical evidence suggest that, together with different population and community parameters, these mechanisms largely operate through differences in functional traits among organisms. We review potential trait-stability mechanisms together with underlying tests and associated metrics. We identify various trait-based components, each accounting for different stability mechanisms, that contribute to buffering, or propagating, the effect of environmental fluctuations on ecosystem functioning. This comprehensive picture, obtained by combining different puzzle pieces of trait-stability effects, will guide future empirical and modeling investigations.","container-title":"Trends in Ecology &amp; Evolution","DOI":"10.1016/j.tree.2021.05.001","ISSN":"0169-5347","issue":"9","journalAbbreviation":"Trends in Ecology &amp; Evolution","language":"en","page":"822-836","source":"ScienceDirect","title":"Functional trait effects on ecosystem stability: assembling the jigsaw puzzle","title-short":"Functional trait effects on ecosystem stability","volume":"36","author":[{"family":"Bello","given":"Francesco","non-dropping-particle":"de"},{"family":"Lavorel","given":"Sandra"},{"family":"Hallett","given":"Lauren M."},{"family":"Valencia","given":"Enrique"},{"family":"Garnier","given":"Eric"},{"family":"Roscher","given":"Christiane"},{"family":"Conti","given":"Luisa"},{"family":"Galland","given":"Thomas"},{"family":"Goberna","given":"Marta"},{"family":"Májeková","given":"Maria"},{"family":"Montesinos-Navarro","given":"Alicia"},{"family":"Pausas","given":"Juli G."},{"family":"Verdú","given":"Miguel"},{"family":"E-Vojtkó","given":"Anna"},{"family":"Götzenberger","given":"Lars"},{"family":"Lepš","given":"Jan"}],"issued":{"date-parts":[["2021",9,1]]}}}],"schema":"https://github.com/citation-style-language/schema/raw/master/csl-citation.json"} </w:instrText>
      </w:r>
      <w:r w:rsidR="00AA2531">
        <w:fldChar w:fldCharType="separate"/>
      </w:r>
      <w:r w:rsidR="00AA2531" w:rsidRPr="00AA2531">
        <w:rPr>
          <w:rFonts w:ascii="Calibri" w:hAnsi="Calibri" w:cs="Calibri"/>
        </w:rPr>
        <w:t>(de Bello et al., 2021)</w:t>
      </w:r>
      <w:r w:rsidR="00AA2531">
        <w:fldChar w:fldCharType="end"/>
      </w:r>
      <w:r w:rsidR="004E7DB3">
        <w:t xml:space="preserve">. </w:t>
      </w:r>
      <w:bookmarkEnd w:id="36"/>
    </w:p>
    <w:p w14:paraId="5DFABAFC" w14:textId="74F56CAD"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Fig. 2</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74AD7297"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FC1C68">
        <w:t>Table 2</w:t>
      </w:r>
      <w:r w:rsidR="008A0E01">
        <w:fldChar w:fldCharType="begin"/>
      </w:r>
      <w:r w:rsidR="008A0E01">
        <w:instrText xml:space="preserve"> REF _Ref118798619 \h </w:instrText>
      </w:r>
      <w:r w:rsidR="008A0E01">
        <w:fldChar w:fldCharType="end"/>
      </w:r>
      <w:r w:rsidR="00B86F02">
        <w:t>)</w:t>
      </w:r>
      <w:r w:rsidR="00FB2867" w:rsidRPr="007A2463">
        <w:t>.</w:t>
      </w:r>
      <w:r w:rsidR="008A0E01">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commentRangeStart w:id="37"/>
      <w:r w:rsidR="007B08D6">
        <w:t xml:space="preserve">high </w:t>
      </w:r>
      <w:commentRangeEnd w:id="37"/>
      <w:r w:rsidR="00B200BA">
        <w:rPr>
          <w:rStyle w:val="CommentReference"/>
        </w:rPr>
        <w:commentReference w:id="37"/>
      </w:r>
      <w:r w:rsidR="007B08D6">
        <w:t>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lastRenderedPageBreak/>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B3AE5BA"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38" w:name="_Hlk123891013"/>
      <w:r w:rsidR="005C67FA">
        <w:rPr>
          <w:rFonts w:cstheme="minorHAnsi"/>
        </w:rPr>
        <w:t xml:space="preserve"> as this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38"/>
    </w:p>
    <w:p w14:paraId="2AAF3ADA" w14:textId="2E6B9E0C" w:rsidR="00BE39A7" w:rsidRPr="009D6D33" w:rsidRDefault="00E954F2" w:rsidP="00A07617">
      <w:pPr>
        <w:ind w:firstLine="720"/>
        <w:rPr>
          <w:rFonts w:cstheme="minorHAnsi"/>
        </w:rPr>
      </w:pPr>
      <w:ins w:id="39" w:author="Martin, Tara (Forestry)" w:date="2023-01-10T10:20:00Z">
        <w:r>
          <w:rPr>
            <w:rFonts w:cstheme="minorHAnsi"/>
          </w:rPr>
          <w:t>Plant b</w:t>
        </w:r>
      </w:ins>
      <w:del w:id="40" w:author="Martin, Tara (Forestry)" w:date="2023-01-10T10:20:00Z">
        <w:r w:rsidR="00D472DA" w:rsidDel="00E954F2">
          <w:rPr>
            <w:rFonts w:cstheme="minorHAnsi"/>
          </w:rPr>
          <w:delText>B</w:delText>
        </w:r>
      </w:del>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ins w:id="41" w:author="Martin, Tara (Forestry)" w:date="2023-01-10T10:21:00Z">
        <w:r>
          <w:rPr>
            <w:rFonts w:cstheme="minorHAnsi"/>
          </w:rPr>
          <w:t xml:space="preserve">native </w:t>
        </w:r>
      </w:ins>
      <w:ins w:id="42" w:author="Martin, Tara (Forestry)" w:date="2023-01-10T10:20:00Z">
        <w:r>
          <w:rPr>
            <w:rFonts w:cstheme="minorHAnsi"/>
          </w:rPr>
          <w:t xml:space="preserve">plant </w:t>
        </w:r>
      </w:ins>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w:t>
      </w:r>
      <w:proofErr w:type="spellStart"/>
      <w:r w:rsidR="00BE39A7" w:rsidRPr="008D464D">
        <w:rPr>
          <w:rFonts w:ascii="Calibri" w:hAnsi="Calibri" w:cs="Calibri"/>
          <w:szCs w:val="24"/>
        </w:rPr>
        <w:t>Kuiters</w:t>
      </w:r>
      <w:proofErr w:type="spellEnd"/>
      <w:r w:rsidR="00BE39A7" w:rsidRPr="008D464D">
        <w:rPr>
          <w:rFonts w:ascii="Calibri" w:hAnsi="Calibri" w:cs="Calibri"/>
          <w:szCs w:val="24"/>
        </w:rPr>
        <w:t xml:space="preserve">,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134C737F" w:rsidR="00BE39A7" w:rsidRPr="002C5261" w:rsidRDefault="00341A26" w:rsidP="003F5BE9">
      <w:pPr>
        <w:ind w:firstLine="720"/>
      </w:pPr>
      <w:r>
        <w:t>Non-native</w:t>
      </w:r>
      <w:r w:rsidR="00A03200">
        <w:t xml:space="preserve"> s</w:t>
      </w:r>
      <w:r w:rsidR="00BE39A7">
        <w:t>pecies</w:t>
      </w:r>
      <w:r w:rsidR="00BE39A7" w:rsidRPr="00757A6B">
        <w:t xml:space="preserve"> </w:t>
      </w:r>
      <w:r w:rsidR="00A03200">
        <w:t>encroachment</w:t>
      </w:r>
      <w:r w:rsidR="00A03200"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fldChar w:fldCharType="begin"/>
      </w:r>
      <w:r w:rsidR="003644E4">
        <w:instrText xml:space="preserve"> ADDIN ZOTERO_ITEM CSL_CITATION {"citationID":"mVNlo7uD","properties":{"formattedCitation":"(Duffy, 2003)","plainCitation":"(Duffy, 2003)","noteIndex":0},"citationItems":[{"id":2858,"uris":["http://zotero.org/users/6092945/items/M57IA356"],"itemData":{"id":2858,"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3644E4">
        <w:fldChar w:fldCharType="separate"/>
      </w:r>
      <w:r w:rsidR="003644E4" w:rsidRPr="003644E4">
        <w:rPr>
          <w:rFonts w:ascii="Calibri" w:hAnsi="Calibri" w:cs="Calibri"/>
        </w:rPr>
        <w:t>(Duffy, 2003)</w:t>
      </w:r>
      <w:r w:rsidR="003644E4">
        <w:fldChar w:fldCharType="end"/>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r w:rsidR="00BE39A7">
        <w:t xml:space="preserve">, however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r>
        <w:t>non-native</w:t>
      </w:r>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r>
        <w:t>non-native</w:t>
      </w:r>
      <w:r w:rsidR="00B2311F">
        <w:t xml:space="preserve"> propagules within the distributed sediment. </w:t>
      </w:r>
      <w:r w:rsidR="00B2311F">
        <w:lastRenderedPageBreak/>
        <w:t xml:space="preserve">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r>
        <w:t>non-native</w:t>
      </w:r>
      <w:r w:rsidR="00B2311F" w:rsidRPr="00FD48B1">
        <w:t xml:space="preserve"> species are more prevalent throughout the regional dispersal network, then there is a greater chance of </w:t>
      </w:r>
      <w:r>
        <w:t>non-native</w:t>
      </w:r>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r>
        <w:t>non-native</w:t>
      </w:r>
      <w:r w:rsidR="00B2311F">
        <w:t xml:space="preserve"> species. </w:t>
      </w:r>
    </w:p>
    <w:p w14:paraId="43C54AEC" w14:textId="58DCC21A" w:rsidR="00BE39A7" w:rsidRDefault="00961F12" w:rsidP="00BE39A7">
      <w:pPr>
        <w:ind w:firstLine="720"/>
      </w:pPr>
      <w:r>
        <w:t xml:space="preserve">A common </w:t>
      </w:r>
      <w:r w:rsidR="00195DA8">
        <w:t>(mis)</w:t>
      </w:r>
      <w:r>
        <w:t xml:space="preserve">assumption is that </w:t>
      </w:r>
      <w:r w:rsidR="005F13EE">
        <w:t>“</w:t>
      </w:r>
      <w:r>
        <w:t>undisturbed</w:t>
      </w:r>
      <w:r w:rsidR="005F13EE">
        <w:t>”</w:t>
      </w:r>
      <w:r>
        <w:t xml:space="preserve"> areas</w:t>
      </w:r>
      <w:r w:rsidR="005F13EE">
        <w:t xml:space="preserve"> such as Ladner Marsh</w:t>
      </w:r>
      <w:r>
        <w:t xml:space="preserve">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bookmarkStart w:id="43"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del w:id="44" w:author="Martin, Tara (Forestry)" w:date="2023-01-10T10:26:00Z">
        <w:r w:rsidR="00C244E6" w:rsidDel="00E954F2">
          <w:delText xml:space="preserve">landscape </w:delText>
        </w:r>
      </w:del>
      <w:ins w:id="45" w:author="Martin, Tara (Forestry)" w:date="2023-01-10T10:26:00Z">
        <w:r w:rsidR="00E954F2">
          <w:t>region</w:t>
        </w:r>
        <w:r w:rsidR="00E954F2">
          <w:t xml:space="preserve"> </w:t>
        </w:r>
      </w:ins>
      <w:r w:rsidR="00C244E6">
        <w:fldChar w:fldCharType="begin"/>
      </w:r>
      <w:r w:rsidR="00C244E6">
        <w:instrText xml:space="preserve"> ADDIN ZOTERO_ITEM CSL_CITATION {"citationID":"XcHAzoDL","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C244E6">
        <w:fldChar w:fldCharType="separate"/>
      </w:r>
      <w:r w:rsidR="00C244E6" w:rsidRPr="00C244E6">
        <w:rPr>
          <w:rFonts w:ascii="Calibri" w:hAnsi="Calibri" w:cs="Calibri"/>
        </w:rPr>
        <w:t>(Finn et al., 2021)</w:t>
      </w:r>
      <w:r w:rsidR="00C244E6">
        <w:fldChar w:fldCharType="end"/>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w:t>
      </w:r>
      <w:ins w:id="46" w:author="Martin, Tara (Forestry)" w:date="2023-01-10T10:26:00Z">
        <w:r w:rsidR="00E954F2">
          <w:t>s</w:t>
        </w:r>
      </w:ins>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del w:id="47" w:author="Martin, Tara (Forestry)" w:date="2023-01-10T10:27:00Z">
        <w:r w:rsidR="00811EA0" w:rsidDel="00E954F2">
          <w:delText xml:space="preserve">ideals </w:delText>
        </w:r>
      </w:del>
      <w:ins w:id="48" w:author="Martin, Tara (Forestry)" w:date="2023-01-10T10:27:00Z">
        <w:r w:rsidR="00E954F2">
          <w:t>sites</w:t>
        </w:r>
        <w:r w:rsidR="00E954F2">
          <w:t xml:space="preserve"> </w:t>
        </w:r>
      </w:ins>
      <w:r w:rsidR="00811EA0">
        <w:t xml:space="preserve">may </w:t>
      </w:r>
      <w:r w:rsidR="00165333">
        <w:t xml:space="preserve">have </w:t>
      </w:r>
      <w:r w:rsidR="00811EA0">
        <w:t>change</w:t>
      </w:r>
      <w:r w:rsidR="00165333">
        <w:t>d</w:t>
      </w:r>
      <w:r w:rsidR="00811EA0">
        <w:t xml:space="preserve"> during the span </w:t>
      </w:r>
      <w:r w:rsidR="00FD0F70">
        <w:t>of 20-40 years</w:t>
      </w:r>
      <w:r w:rsidR="00811EA0">
        <w:t xml:space="preserve">. </w:t>
      </w:r>
      <w:bookmarkEnd w:id="43"/>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 xml:space="preserve">hrough control of </w:t>
      </w:r>
      <w:del w:id="49" w:author="Martin, Tara (Forestry)" w:date="2023-01-10T10:27:00Z">
        <w:r w:rsidR="00BE39A7" w:rsidDel="00F8627C">
          <w:delText xml:space="preserve">invasive </w:delText>
        </w:r>
      </w:del>
      <w:ins w:id="50" w:author="Martin, Tara (Forestry)" w:date="2023-01-10T10:27:00Z">
        <w:r w:rsidR="00F8627C">
          <w:t>non</w:t>
        </w:r>
      </w:ins>
      <w:ins w:id="51" w:author="Martin, Tara (Forestry)" w:date="2023-01-10T10:28:00Z">
        <w:r w:rsidR="00F8627C">
          <w:t>-native</w:t>
        </w:r>
      </w:ins>
      <w:ins w:id="52" w:author="Martin, Tara (Forestry)" w:date="2023-01-10T10:27:00Z">
        <w:r w:rsidR="00F8627C">
          <w:t xml:space="preserve"> </w:t>
        </w:r>
      </w:ins>
      <w:r w:rsidR="00BE39A7">
        <w:t>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Data for all 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35226628" w14:textId="77777777" w:rsidR="00AA2531" w:rsidRPr="00AA2531" w:rsidRDefault="00E8167E" w:rsidP="00AA2531">
      <w:pPr>
        <w:pStyle w:val="Bibliography"/>
        <w:rPr>
          <w:rFonts w:ascii="Calibri" w:hAnsi="Calibri" w:cs="Calibri"/>
        </w:rPr>
      </w:pPr>
      <w:r>
        <w:rPr>
          <w:rFonts w:ascii="Calibri" w:hAnsi="Calibri" w:cs="Calibri"/>
        </w:rPr>
        <w:fldChar w:fldCharType="begin"/>
      </w:r>
      <w:r w:rsidR="00C244E6">
        <w:rPr>
          <w:rFonts w:ascii="Calibri" w:hAnsi="Calibri" w:cs="Calibri"/>
        </w:rPr>
        <w:instrText xml:space="preserve"> ADDIN ZOTERO_BIBL {"uncited":[],"omitted":[],"custom":[]} CSL_BIBLIOGRAPHY </w:instrText>
      </w:r>
      <w:r>
        <w:rPr>
          <w:rFonts w:ascii="Calibri" w:hAnsi="Calibri" w:cs="Calibri"/>
        </w:rPr>
        <w:fldChar w:fldCharType="separate"/>
      </w:r>
      <w:r w:rsidR="00AA2531" w:rsidRPr="00AA2531">
        <w:rPr>
          <w:rFonts w:ascii="Calibri" w:hAnsi="Calibri" w:cs="Calibri"/>
        </w:rPr>
        <w:t xml:space="preserve">Apfelbaum, S. I., &amp; Sams, C. E. (1987). Ecology and Control of Reed Canary Grass (Phalaris arundinacea L.). </w:t>
      </w:r>
      <w:r w:rsidR="00AA2531" w:rsidRPr="00AA2531">
        <w:rPr>
          <w:rFonts w:ascii="Calibri" w:hAnsi="Calibri" w:cs="Calibri"/>
          <w:i/>
          <w:iCs/>
        </w:rPr>
        <w:t>Natural Areas Journal</w:t>
      </w:r>
      <w:r w:rsidR="00AA2531" w:rsidRPr="00AA2531">
        <w:rPr>
          <w:rFonts w:ascii="Calibri" w:hAnsi="Calibri" w:cs="Calibri"/>
        </w:rPr>
        <w:t xml:space="preserve">, </w:t>
      </w:r>
      <w:r w:rsidR="00AA2531" w:rsidRPr="00AA2531">
        <w:rPr>
          <w:rFonts w:ascii="Calibri" w:hAnsi="Calibri" w:cs="Calibri"/>
          <w:i/>
          <w:iCs/>
        </w:rPr>
        <w:t>7</w:t>
      </w:r>
      <w:r w:rsidR="00AA2531"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3171898C" w14:textId="77777777"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w:t>
      </w:r>
      <w:r w:rsidRPr="00AA2531">
        <w:rPr>
          <w:rFonts w:ascii="Calibri" w:hAnsi="Calibri" w:cs="Calibri"/>
        </w:rPr>
        <w:lastRenderedPageBreak/>
        <w:t xml:space="preserve">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5DD4ABE7" w14:textId="77777777"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0D527855" w14:textId="7777777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Kopecký, M., &amp; Macek, M. (2015). Vegetation resurvey is robust to plot location uncertainty. </w:t>
      </w:r>
      <w:r w:rsidRPr="00AA2531">
        <w:rPr>
          <w:rFonts w:ascii="Calibri" w:hAnsi="Calibri" w:cs="Calibri"/>
          <w:i/>
          <w:iCs/>
        </w:rPr>
        <w:t xml:space="preserve">Diversity </w:t>
      </w:r>
      <w:bookmarkStart w:id="53" w:name="_GoBack"/>
      <w:bookmarkEnd w:id="53"/>
      <w:r w:rsidRPr="00AA2531">
        <w:rPr>
          <w:rFonts w:ascii="Calibri" w:hAnsi="Calibri" w:cs="Calibri"/>
          <w:i/>
          <w:iCs/>
        </w:rPr>
        <w:t>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65FA489"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6B5DF0F0" w14:textId="77777777"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325AEE1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02B1FA42" w:rsidR="00ED5179" w:rsidRDefault="003B2929" w:rsidP="00F222C0">
      <w:r w:rsidRPr="003B2929">
        <w:rPr>
          <w:b/>
        </w:rPr>
        <w:t>Table S1</w:t>
      </w:r>
      <w:r>
        <w:rPr>
          <w:b/>
        </w:rPr>
        <w:t xml:space="preserve"> </w:t>
      </w:r>
      <w:r w:rsidRPr="003B2929">
        <w:t>A total of 25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54" w:name="_Ref103856212"/>
    </w:p>
    <w:bookmarkEnd w:id="54"/>
    <w:p w14:paraId="26042487" w14:textId="28888AD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tha arv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63447C27" w14:textId="5CD5A87E" w:rsidR="00D1126E" w:rsidRDefault="0047773F">
      <w:pPr>
        <w:pStyle w:val="Caption"/>
        <w:rPr>
          <w:i w:val="0"/>
          <w:iCs w:val="0"/>
          <w:color w:val="auto"/>
          <w:sz w:val="22"/>
          <w:szCs w:val="22"/>
        </w:rPr>
      </w:pPr>
      <w:r>
        <w:fldChar w:fldCharType="begin"/>
      </w:r>
      <w:r>
        <w:instrText xml:space="preserve"> LINK </w:instrText>
      </w:r>
      <w:r w:rsidR="00D1126E">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D1126E" w:rsidRPr="00D1126E" w14:paraId="63CB65F6" w14:textId="77777777" w:rsidTr="00D1126E">
        <w:trPr>
          <w:divId w:val="1125733716"/>
          <w:trHeight w:val="470"/>
          <w:jc w:val="center"/>
        </w:trPr>
        <w:tc>
          <w:tcPr>
            <w:tcW w:w="1180" w:type="dxa"/>
            <w:tcBorders>
              <w:top w:val="nil"/>
              <w:left w:val="nil"/>
              <w:bottom w:val="nil"/>
              <w:right w:val="nil"/>
            </w:tcBorders>
            <w:shd w:val="clear" w:color="auto" w:fill="auto"/>
            <w:noWrap/>
            <w:vAlign w:val="bottom"/>
            <w:hideMark/>
          </w:tcPr>
          <w:p w14:paraId="0E7479AD" w14:textId="6810B033" w:rsidR="00D1126E" w:rsidRPr="00D1126E" w:rsidRDefault="00D1126E" w:rsidP="00D1126E">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256CA403"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3DCC97A"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582A249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Diversity components</w:t>
            </w:r>
          </w:p>
        </w:tc>
      </w:tr>
      <w:tr w:rsidR="00D1126E" w:rsidRPr="00D1126E" w14:paraId="155AECCE" w14:textId="77777777" w:rsidTr="00D1126E">
        <w:trPr>
          <w:divId w:val="1125733716"/>
          <w:trHeight w:val="780"/>
          <w:jc w:val="center"/>
        </w:trPr>
        <w:tc>
          <w:tcPr>
            <w:tcW w:w="1180" w:type="dxa"/>
            <w:tcBorders>
              <w:top w:val="nil"/>
              <w:left w:val="nil"/>
              <w:bottom w:val="nil"/>
              <w:right w:val="nil"/>
            </w:tcBorders>
            <w:shd w:val="clear" w:color="auto" w:fill="auto"/>
            <w:vAlign w:val="center"/>
            <w:hideMark/>
          </w:tcPr>
          <w:p w14:paraId="0D1380C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40406082"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00C32BA1"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5A6D6F24"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334DA600"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44E61ED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 xml:space="preserve">α diversity </w:t>
            </w:r>
            <w:proofErr w:type="spellStart"/>
            <w:r w:rsidRPr="00D1126E">
              <w:rPr>
                <w:rFonts w:ascii="Calibri" w:eastAsia="Times New Roman" w:hAnsi="Calibri" w:cs="Calibri"/>
                <w:b/>
                <w:bCs/>
                <w:color w:val="000000"/>
              </w:rPr>
              <w:t>sd</w:t>
            </w:r>
            <w:proofErr w:type="spellEnd"/>
          </w:p>
        </w:tc>
        <w:tc>
          <w:tcPr>
            <w:tcW w:w="960" w:type="dxa"/>
            <w:tcBorders>
              <w:top w:val="nil"/>
              <w:left w:val="nil"/>
              <w:bottom w:val="nil"/>
              <w:right w:val="nil"/>
            </w:tcBorders>
            <w:shd w:val="clear" w:color="auto" w:fill="auto"/>
            <w:vAlign w:val="center"/>
            <w:hideMark/>
          </w:tcPr>
          <w:p w14:paraId="4B3A444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β diversity</w:t>
            </w:r>
          </w:p>
        </w:tc>
      </w:tr>
      <w:tr w:rsidR="00D1126E" w:rsidRPr="00D1126E" w14:paraId="1CB2AD06" w14:textId="77777777" w:rsidTr="00D1126E">
        <w:trPr>
          <w:divId w:val="1125733716"/>
          <w:trHeight w:val="290"/>
          <w:jc w:val="center"/>
        </w:trPr>
        <w:tc>
          <w:tcPr>
            <w:tcW w:w="1180" w:type="dxa"/>
            <w:tcBorders>
              <w:top w:val="nil"/>
              <w:left w:val="nil"/>
              <w:bottom w:val="nil"/>
              <w:right w:val="nil"/>
            </w:tcBorders>
            <w:shd w:val="clear" w:color="auto" w:fill="auto"/>
            <w:vAlign w:val="bottom"/>
            <w:hideMark/>
          </w:tcPr>
          <w:p w14:paraId="5C3B6277"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D3D61F1"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6E35E46" w14:textId="77777777" w:rsidR="00D1126E" w:rsidRPr="00D1126E" w:rsidRDefault="00D1126E" w:rsidP="00D1126E">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BA489DB"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2497C03"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82756AE"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8353804" w14:textId="77777777" w:rsidR="00D1126E" w:rsidRPr="00D1126E" w:rsidRDefault="00D1126E" w:rsidP="00D1126E">
            <w:pPr>
              <w:spacing w:after="0" w:line="240" w:lineRule="auto"/>
              <w:rPr>
                <w:rFonts w:ascii="Times New Roman" w:eastAsia="Times New Roman" w:hAnsi="Times New Roman" w:cs="Times New Roman"/>
              </w:rPr>
            </w:pPr>
          </w:p>
        </w:tc>
      </w:tr>
      <w:tr w:rsidR="00D1126E" w:rsidRPr="00D1126E" w14:paraId="28C89079"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0DA4822B"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B226DE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3A2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1F2392DB"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2C5A7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63B0740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360848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3</w:t>
            </w:r>
          </w:p>
        </w:tc>
      </w:tr>
      <w:tr w:rsidR="00D1126E" w:rsidRPr="00D1126E" w14:paraId="27A9EF57"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15B479A"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5D6AA07"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745822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709F8B3A"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3AD27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14D44E2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2FC80664"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1</w:t>
            </w:r>
          </w:p>
        </w:tc>
      </w:tr>
      <w:tr w:rsidR="00D1126E" w:rsidRPr="00D1126E" w14:paraId="068D1FD3"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4F9B3F"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32039408"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E52D01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5A05223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1FEBC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749EB58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07A601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77</w:t>
            </w:r>
          </w:p>
        </w:tc>
      </w:tr>
      <w:tr w:rsidR="00D1126E" w:rsidRPr="00D1126E" w14:paraId="6A5E6BAE"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6F0A993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A5FD8D"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EFCC0D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7F084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16D04D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E5EF0B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B44683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1C195CDD"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355D56B"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4EE9303A"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2EC10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53E893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22497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145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E158D2"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515DB1B4"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40C456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5CF665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9532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26CBBD1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21FFA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405ABEB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7453E3F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3</w:t>
            </w:r>
          </w:p>
        </w:tc>
      </w:tr>
      <w:tr w:rsidR="00D1126E" w:rsidRPr="00D1126E" w14:paraId="438D730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1277361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0263A35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37E324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5B5B6FF6"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E31A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6C80E89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2868478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w:t>
            </w:r>
          </w:p>
        </w:tc>
      </w:tr>
      <w:tr w:rsidR="00D1126E" w:rsidRPr="00D1126E" w14:paraId="3F5C1046"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48334C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588C90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393794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6B9F4CE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9567D7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6618B4D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5CDDADA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6</w:t>
            </w:r>
          </w:p>
        </w:tc>
      </w:tr>
      <w:tr w:rsidR="00D1126E" w:rsidRPr="00D1126E" w14:paraId="1BAC78F1"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49E92C2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4F2B56"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3E35F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EA8452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870D00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AE8F8CE"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69DB81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6FC44F0F"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2A871B8"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531F7436"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8BA29AF"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DE184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5575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7EA5A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50BD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38B0832D"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919DA6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FDB6C5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FD738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6E97590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F4056B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224A67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1B697B6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w:t>
            </w:r>
          </w:p>
        </w:tc>
      </w:tr>
      <w:tr w:rsidR="00D1126E" w:rsidRPr="00D1126E" w14:paraId="4BE7D31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66A51DE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77813F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4A37C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0EF848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609CEA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2149850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1C82404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r>
      <w:tr w:rsidR="00D1126E" w:rsidRPr="00D1126E" w14:paraId="36EB1441"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79A9651"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0855D4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758E51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685A14F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E472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7115C9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6BE4786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w:t>
            </w:r>
          </w:p>
        </w:tc>
      </w:tr>
      <w:tr w:rsidR="00D1126E" w:rsidRPr="00D1126E" w14:paraId="47695ACF"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7374D48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40B4EB5"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0D7712A"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41D11F5"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A46923B"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64E4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99B571A"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2A52947E"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2FCD934A"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7C983A6C"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706387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4B046F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99EDAE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E3FB4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190F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4178222C"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1773E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7C70FE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3AB9213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6B3B820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4F86B4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2939A00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22BCD65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r>
      <w:tr w:rsidR="00D1126E" w:rsidRPr="00D1126E" w14:paraId="788FA5F0"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8C3C5E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498C198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1EBCAF2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7994E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F6D24C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7929F5B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59C513A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r>
      <w:tr w:rsidR="00D1126E" w:rsidRPr="00D1126E" w14:paraId="7E965390"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9DDD1D6"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DC7DD1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779160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0B4F6C4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0FAAAA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2B728D7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4AA915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5054E00E" w:rsidR="00C44004" w:rsidRDefault="00C44004" w:rsidP="00C44004">
      <w:r>
        <w:rPr>
          <w:b/>
        </w:rPr>
        <w:lastRenderedPageBreak/>
        <w:t>Table S5</w:t>
      </w:r>
      <w:r>
        <w:t xml:space="preserve"> </w:t>
      </w:r>
      <w:r w:rsidRPr="0026196C">
        <w:t xml:space="preserve">Mean cover class values for non-native and native species observed in each assemblage for each sampling period. Overall change from 1979 to 2019 indicates decreases (-), increases (+), and species gained or lost. For each year, blank spaces indicate no data for the species in that sampling year; overall change noted by blank space for species found only in 1999  </w:t>
      </w:r>
    </w:p>
    <w:tbl>
      <w:tblPr>
        <w:tblW w:w="10160" w:type="dxa"/>
        <w:tblLook w:val="04A0" w:firstRow="1" w:lastRow="0" w:firstColumn="1" w:lastColumn="0" w:noHBand="0" w:noVBand="1"/>
      </w:tblPr>
      <w:tblGrid>
        <w:gridCol w:w="1311"/>
        <w:gridCol w:w="1160"/>
        <w:gridCol w:w="3320"/>
        <w:gridCol w:w="960"/>
        <w:gridCol w:w="960"/>
        <w:gridCol w:w="960"/>
        <w:gridCol w:w="1560"/>
      </w:tblGrid>
      <w:tr w:rsidR="00C44004" w:rsidRPr="00C44004" w14:paraId="2CFA52D3"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C44004">
        <w:trPr>
          <w:trHeight w:val="29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7079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B00B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7B965D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E84B5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437E6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4F9986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EC0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3DD64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71A578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FC77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F7947B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791EBC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0E936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977B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0DB1674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9D45F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003C96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11F0BA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AC22A1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D512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927FE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F06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80AC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DF4881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E6BD59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EECA1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C6A2F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16825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2700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B0E218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666B5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55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A46F5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29DD9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279D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FE8C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50424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0BB0A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CF407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65062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CD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0F5AC1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DE7FE2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0ED6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4284E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D85EB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B6D40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8CE7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94A49F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054E5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1C1EFE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92BE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A564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54A9F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1E549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A07B4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20E0A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AE396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FA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E4E6CE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6293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88DFE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7534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51A8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C8B9C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44F0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C0F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440C7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FDC15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BBDE9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56920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3E81C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423CA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EA44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836DC4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AA05F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B4919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53C6165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ADE2C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E24C6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82B9D5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54626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4FA58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92A9613"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6C3F575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06647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BBBCB51" w14:textId="77777777" w:rsidTr="00C44004">
        <w:trPr>
          <w:trHeight w:val="290"/>
        </w:trPr>
        <w:tc>
          <w:tcPr>
            <w:tcW w:w="1240" w:type="dxa"/>
            <w:tcBorders>
              <w:top w:val="nil"/>
              <w:left w:val="nil"/>
              <w:bottom w:val="nil"/>
              <w:right w:val="nil"/>
            </w:tcBorders>
            <w:shd w:val="clear" w:color="auto" w:fill="auto"/>
            <w:noWrap/>
            <w:vAlign w:val="center"/>
            <w:hideMark/>
          </w:tcPr>
          <w:p w14:paraId="21CC5575"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36F73B5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00D67BA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0E7394D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0322526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0D3EB403"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75C9BF7"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125B3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8C8C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C18884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E6050D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AC4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84E007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30FC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A627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6CC6CD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74F64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17DC6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70200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nil"/>
              <w:right w:val="nil"/>
            </w:tcBorders>
            <w:shd w:val="clear" w:color="auto" w:fill="auto"/>
            <w:noWrap/>
            <w:vAlign w:val="bottom"/>
            <w:hideMark/>
          </w:tcPr>
          <w:p w14:paraId="3F88C17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C7303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4C61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43816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0F4C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78E98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A2822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7C2BC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A012AD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D5249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82196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4B99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E31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5670F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A8E1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E314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9399D2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CD2C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2C64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F4CB1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4E56E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68BA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7CF0FB5"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C3ACEC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1BB98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9B4180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D9A865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C21A8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ACAA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09F5A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21A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B2823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03EEB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EAAF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EAD044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33B3E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CEBE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477F29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89C3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2E34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CBDC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A2DA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46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A576D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CD1D2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BE51B5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8C0779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1210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151E5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A2A64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B8E91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D326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224507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5502A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54AA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313BE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30AC7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4D8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F3B2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7732E7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CA89E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B1DB4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E96755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1C61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B939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16B52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21673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2BC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B7C1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3099D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9E26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B64C86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37C52A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7B3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7D186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6A1EC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2B3A5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CDAC5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1E683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90A0F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2BF1FC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C591D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BC9CA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73DB54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32FA8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C1A95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2C01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F1D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09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70E3B3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314F7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C2C98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D434D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01EDE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020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01062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BD96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D01E7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990352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FB18E0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A346E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CC594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C52F2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D5F6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C5484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8A6FE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F3F3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C412D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7315F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1DE7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A12F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739C2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3A01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55D03D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C69D3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2DD37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BA6F8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F8E85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8C58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A2E6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69871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D8971A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F2140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BAE8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89A569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CD9D89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5769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867A3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3F87D5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EEDB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724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173830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AA79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640C62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A2D56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14DE6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9AB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CFD4C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3B072A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5B2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B5D80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A30D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B80A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F471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6385D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566C2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03B5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6FB2BB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26A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462E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F5F5A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CC9324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9BA99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6562AF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2D99F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77B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552355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BC628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1C086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57FBF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D4302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920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77E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nil"/>
              <w:left w:val="nil"/>
              <w:bottom w:val="nil"/>
              <w:right w:val="nil"/>
            </w:tcBorders>
            <w:shd w:val="clear" w:color="auto" w:fill="auto"/>
            <w:noWrap/>
            <w:vAlign w:val="bottom"/>
            <w:hideMark/>
          </w:tcPr>
          <w:p w14:paraId="01F8ACD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3C0A56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3B2678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3B56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BCD12A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EB87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BF20C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4B424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13D6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D5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45CE7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E9BAD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B095E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AC0D422"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50F96A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129D0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2D45EFC" w14:textId="77777777" w:rsidTr="00C44004">
        <w:trPr>
          <w:trHeight w:val="290"/>
        </w:trPr>
        <w:tc>
          <w:tcPr>
            <w:tcW w:w="1240" w:type="dxa"/>
            <w:tcBorders>
              <w:top w:val="nil"/>
              <w:left w:val="nil"/>
              <w:bottom w:val="nil"/>
              <w:right w:val="nil"/>
            </w:tcBorders>
            <w:shd w:val="clear" w:color="auto" w:fill="auto"/>
            <w:noWrap/>
            <w:vAlign w:val="center"/>
            <w:hideMark/>
          </w:tcPr>
          <w:p w14:paraId="1296F49F"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44332A3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3AD0C42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684CC2C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63D97FA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680265CB"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6E6CCB5C"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F479B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816B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D209E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EE800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5B273D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C61C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D2A3E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E5D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F12A7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single" w:sz="4" w:space="0" w:color="auto"/>
              <w:right w:val="nil"/>
            </w:tcBorders>
            <w:shd w:val="clear" w:color="auto" w:fill="auto"/>
            <w:noWrap/>
            <w:vAlign w:val="bottom"/>
            <w:hideMark/>
          </w:tcPr>
          <w:p w14:paraId="59B078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61FE087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996D1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9F234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C2DDB0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35687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F541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6DAF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6388E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C4B6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BC9F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F3C8E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001B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nil"/>
              <w:right w:val="nil"/>
            </w:tcBorders>
            <w:shd w:val="clear" w:color="auto" w:fill="auto"/>
            <w:noWrap/>
            <w:vAlign w:val="bottom"/>
            <w:hideMark/>
          </w:tcPr>
          <w:p w14:paraId="78D43C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BB61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41228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D739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54F44D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06278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7AB0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5F27BF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10AC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C691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F69C0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89A1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FDA4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9CC16F"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71A9EF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500D1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BDBF0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B595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12399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nil"/>
              <w:left w:val="nil"/>
              <w:bottom w:val="single" w:sz="4" w:space="0" w:color="auto"/>
              <w:right w:val="nil"/>
            </w:tcBorders>
            <w:shd w:val="clear" w:color="auto" w:fill="auto"/>
            <w:noWrap/>
            <w:vAlign w:val="bottom"/>
            <w:hideMark/>
          </w:tcPr>
          <w:p w14:paraId="4DB310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FB494B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55A09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FDC9A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3FF1D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B9348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21CE9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13A4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2C6EA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9E28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A201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211C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96FB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3C4A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C8A00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51C1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7B97D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3B32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5430B8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1DA3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446F8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0F61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28DF9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0C7F8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291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85B30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9909C8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9E142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78A79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341226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BD0DD5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798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F9391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D1FAB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8B75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F302C1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361898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89FED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A5B90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D38D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2B3D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0FAF0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B95AB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0F984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6AFCA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6B649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9B8D2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574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4C2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2AD2E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2670C1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7873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F4BBB6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DBE5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1030A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2156D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6035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FDEB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95515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4D9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0E293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EA79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24B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81A87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8AED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35EF9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3506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13DF8C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6D478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2657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7CC48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7D16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CD4A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635286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2F55EA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3D52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B63AD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5C049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28AA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2371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2B2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C040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6D564B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D4239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6759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5B243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386555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84CAA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8F6225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8889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0B015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FB483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9069C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37C38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10C68A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30F017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B6DE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0E56E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1870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EB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66835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927EB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91C18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6D945C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DB6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FFC56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4775A5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857E97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A38CA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A9D91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D26F6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08EFE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5F0C8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02B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B87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344138"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415709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2486B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F11875" w:rsidRDefault="00F11875" w:rsidP="00F11875">
            <w:pPr>
              <w:spacing w:after="0" w:line="240" w:lineRule="auto"/>
              <w:rPr>
                <w:rFonts w:ascii="Calibri" w:eastAsia="Times New Roman" w:hAnsi="Calibri" w:cs="Calibri"/>
                <w:b/>
                <w:bCs/>
                <w:color w:val="000000"/>
              </w:rPr>
            </w:pPr>
            <w:r w:rsidRPr="00F11875">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Myosotis </w:t>
            </w:r>
            <w:r w:rsidR="00B651DB" w:rsidRPr="00F11875">
              <w:rPr>
                <w:rFonts w:ascii="Calibri" w:eastAsia="Times New Roman" w:hAnsi="Calibri" w:cs="Calibr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arundinacea</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Iris </w:t>
            </w:r>
            <w:r w:rsidR="00B651DB" w:rsidRPr="00F11875">
              <w:rPr>
                <w:rFonts w:ascii="Calibri" w:eastAsia="Times New Roman" w:hAnsi="Calibri" w:cs="Calibr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F11875" w:rsidRDefault="00F11875" w:rsidP="00F11875">
            <w:pPr>
              <w:spacing w:after="0" w:line="240" w:lineRule="auto"/>
              <w:jc w:val="center"/>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imulus guttatus</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Trifolium </w:t>
            </w:r>
            <w:r w:rsidR="00414079" w:rsidRPr="00F11875">
              <w:rPr>
                <w:rFonts w:ascii="Calibri" w:eastAsia="Times New Roman" w:hAnsi="Calibri" w:cs="Calibr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rv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E7AB61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leocharis palustris</w:t>
            </w:r>
          </w:p>
        </w:tc>
        <w:tc>
          <w:tcPr>
            <w:tcW w:w="680" w:type="dxa"/>
            <w:tcBorders>
              <w:top w:val="nil"/>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nil"/>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dalcea</w:t>
            </w:r>
            <w:r w:rsidR="00F11875" w:rsidRPr="00F11875">
              <w:rPr>
                <w:rFonts w:ascii="Calibri" w:eastAsia="Times New Roman" w:hAnsi="Calibri" w:cs="Calibr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steraceae</w:t>
            </w:r>
            <w:r w:rsidR="00F11875" w:rsidRPr="00F11875">
              <w:rPr>
                <w:rFonts w:ascii="Calibri" w:eastAsia="Times New Roman" w:hAnsi="Calibri" w:cs="Calibri"/>
                <w:color w:val="000000"/>
              </w:rPr>
              <w:t xml:space="preserve"> 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cea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428F6F90"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proofErr w:type="spellStart"/>
      <w:r w:rsidR="00D361CA" w:rsidRPr="00D361CA">
        <w:t>Electornic</w:t>
      </w:r>
      <w:proofErr w:type="spellEnd"/>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BF6FB9F"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462B87">
              <w:rPr>
                <w:rFonts w:ascii="Calibri" w:eastAsia="Times New Roman" w:hAnsi="Calibri" w:cs="Calibri"/>
                <w:i/>
                <w:iCs/>
                <w:color w:val="000000"/>
              </w:rPr>
              <w:t>arundinacea</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3D1FBBB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132719" w:rsidRPr="00132719" w:rsidRDefault="00414079" w:rsidP="00132719">
            <w:pPr>
              <w:spacing w:after="0" w:line="240" w:lineRule="auto"/>
              <w:rPr>
                <w:rFonts w:ascii="Calibri" w:eastAsia="Times New Roman" w:hAnsi="Calibri" w:cs="Calibri"/>
                <w:i/>
                <w:iCs/>
              </w:rPr>
            </w:pPr>
            <w:r w:rsidRPr="00132719">
              <w:rPr>
                <w:rFonts w:ascii="Calibri" w:eastAsia="Times New Roman" w:hAnsi="Calibri" w:cs="Calibri"/>
                <w:i/>
                <w:iCs/>
              </w:rPr>
              <w:t>Lilaeopsis</w:t>
            </w:r>
            <w:r w:rsidR="00132719" w:rsidRPr="00132719">
              <w:rPr>
                <w:rFonts w:ascii="Calibri" w:eastAsia="Times New Roman" w:hAnsi="Calibri" w:cs="Calibri"/>
                <w:i/>
                <w:iCs/>
              </w:rPr>
              <w:t xml:space="preserve">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imulus guttatus</w:t>
            </w:r>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latanthera dilatata var dilatata</w:t>
            </w:r>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132719" w:rsidRPr="00132719" w:rsidRDefault="00183D94"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w:t>
            </w:r>
            <w:r w:rsidR="00132719"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722A91"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r w:rsidR="00183D94" w:rsidRPr="00132719">
              <w:rPr>
                <w:rFonts w:ascii="Calibri" w:eastAsia="Times New Roman" w:hAnsi="Calibri" w:cs="Calibri"/>
                <w:i/>
                <w:iCs/>
              </w:rPr>
              <w:t>wormskioldii</w:t>
            </w:r>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6377432" cy="3985895"/>
                    </a:xfrm>
                    <a:prstGeom prst="rect">
                      <a:avLst/>
                    </a:prstGeom>
                  </pic:spPr>
                </pic:pic>
              </a:graphicData>
            </a:graphic>
          </wp:inline>
        </w:drawing>
      </w:r>
    </w:p>
    <w:p w14:paraId="4A8781F5" w14:textId="77777777" w:rsidR="009D2585" w:rsidRDefault="009D2585" w:rsidP="009D2585">
      <w:r>
        <w:rPr>
          <w:b/>
        </w:rPr>
        <w:t xml:space="preserve">Fig. S1 </w:t>
      </w:r>
      <w:r w:rsidRPr="003B2929">
        <w:t>Cluster analysis using Bray-Curtis distance measure shows similar trends of increasing dissimilarity over time as when using Euclidean distance (</w:t>
      </w:r>
      <w:r>
        <w:t>Fig.</w:t>
      </w:r>
      <w:r w:rsidRPr="003B2929">
        <w:t xml:space="preserve"> 2) </w:t>
      </w:r>
    </w:p>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77777777"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largely remains unchanged,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rtin, Tara (Forestry)" w:date="2023-01-06T18:25:00Z" w:initials="MT(">
    <w:p w14:paraId="1627A264" w14:textId="5914CA7F" w:rsidR="0099765D" w:rsidRDefault="0099765D">
      <w:pPr>
        <w:pStyle w:val="CommentText"/>
      </w:pPr>
      <w:r>
        <w:rPr>
          <w:rStyle w:val="CommentReference"/>
        </w:rPr>
        <w:annotationRef/>
      </w:r>
      <w:r>
        <w:t xml:space="preserve">Add a thank you to Mary O’Connor for her extremely helpful comments on earlier versions of this MS. </w:t>
      </w:r>
      <w:r w:rsidR="00DB480D">
        <w:t xml:space="preserve"> Also did John Richardson help set this project up or contribute in any way that warrants acknowledging? </w:t>
      </w:r>
    </w:p>
  </w:comment>
  <w:comment w:id="3" w:author="Martin, Tara (Forestry)" w:date="2023-01-10T09:37:00Z" w:initials="MT(">
    <w:p w14:paraId="0E3D1CF8" w14:textId="0E03D7F7" w:rsidR="009B5331" w:rsidRDefault="009B5331">
      <w:pPr>
        <w:pStyle w:val="CommentText"/>
      </w:pPr>
      <w:r>
        <w:rPr>
          <w:rStyle w:val="CommentReference"/>
        </w:rPr>
        <w:annotationRef/>
      </w:r>
      <w:r w:rsidR="00DB5AC9">
        <w:t xml:space="preserve">This is specifically about estuarine succession, yet we have not introduced estuaries yet.  </w:t>
      </w:r>
      <w:proofErr w:type="gramStart"/>
      <w:r w:rsidR="00DB5AC9">
        <w:t>So</w:t>
      </w:r>
      <w:proofErr w:type="gramEnd"/>
      <w:r w:rsidR="00DB5AC9">
        <w:t xml:space="preserve"> these statements need to be more general.  Suggest just saying succession. </w:t>
      </w:r>
    </w:p>
  </w:comment>
  <w:comment w:id="5" w:author="Martin, Tara (Forestry)" w:date="2023-01-10T09:42:00Z" w:initials="MT(">
    <w:p w14:paraId="4ED09463" w14:textId="61FB1725" w:rsidR="00DB5AC9" w:rsidRDefault="00DB5AC9">
      <w:pPr>
        <w:pStyle w:val="CommentText"/>
      </w:pPr>
      <w:r>
        <w:rPr>
          <w:rStyle w:val="CommentReference"/>
        </w:rPr>
        <w:annotationRef/>
      </w:r>
      <w:r>
        <w:t xml:space="preserve">The timescale we’re considering is decades, not </w:t>
      </w:r>
      <w:r>
        <w:t>millennia</w:t>
      </w:r>
      <w:r>
        <w:t xml:space="preserve">.  </w:t>
      </w:r>
      <w:r>
        <w:t xml:space="preserve">Unclear what this means and how it differs from succession.  Consider deleting. </w:t>
      </w:r>
    </w:p>
  </w:comment>
  <w:comment w:id="16" w:author="Martin, Tara (Forestry)" w:date="2023-01-10T09:57:00Z" w:initials="MT(">
    <w:p w14:paraId="21E65403" w14:textId="3C695B76" w:rsidR="001F6F8B" w:rsidRDefault="001F6F8B">
      <w:pPr>
        <w:pStyle w:val="CommentText"/>
      </w:pPr>
      <w:r>
        <w:rPr>
          <w:rStyle w:val="CommentReference"/>
        </w:rPr>
        <w:annotationRef/>
      </w:r>
      <w:r>
        <w:t>Suggest keeping terminology to non-native and native as opposed to invasive, exotic etc..  Not all non-natives are invasive…</w:t>
      </w:r>
    </w:p>
  </w:comment>
  <w:comment w:id="27" w:author="Martin, Tara (Forestry)" w:date="2023-01-10T10:05:00Z" w:initials="MT(">
    <w:p w14:paraId="175AF76F" w14:textId="0D87DDC5" w:rsidR="001F6F8B" w:rsidRDefault="001F6F8B">
      <w:pPr>
        <w:pStyle w:val="CommentText"/>
      </w:pPr>
      <w:r>
        <w:rPr>
          <w:rStyle w:val="CommentReference"/>
        </w:rPr>
        <w:annotationRef/>
      </w:r>
      <w:r>
        <w:t>Add citation</w:t>
      </w:r>
    </w:p>
  </w:comment>
  <w:comment w:id="31" w:author="Martin, Tara (Forestry)" w:date="2023-01-10T10:09:00Z" w:initials="MT(">
    <w:p w14:paraId="45DDBAA4" w14:textId="0E9FDB1E" w:rsidR="00D94856" w:rsidRDefault="00D94856">
      <w:pPr>
        <w:pStyle w:val="CommentText"/>
      </w:pPr>
      <w:r>
        <w:rPr>
          <w:rStyle w:val="CommentReference"/>
        </w:rPr>
        <w:annotationRef/>
      </w:r>
      <w:r>
        <w:t>Can we say this?  Rarity is complicated and there are many drivers of rarity…</w:t>
      </w:r>
    </w:p>
  </w:comment>
  <w:comment w:id="37" w:author="Martin, Tara (Forestry)" w:date="2023-01-10T10:17:00Z" w:initials="MT(">
    <w:p w14:paraId="2D33E4E5" w14:textId="1B55F3B2" w:rsidR="00B200BA" w:rsidRDefault="00B200BA">
      <w:pPr>
        <w:pStyle w:val="CommentText"/>
      </w:pPr>
      <w:r>
        <w:rPr>
          <w:rStyle w:val="CommentReference"/>
        </w:rPr>
        <w:annotationRef/>
      </w:r>
      <w:r>
        <w:t xml:space="preserve">What does high mean here? High topography, high elev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27A264" w15:done="0"/>
  <w15:commentEx w15:paraId="0E3D1CF8" w15:done="0"/>
  <w15:commentEx w15:paraId="4ED09463" w15:done="0"/>
  <w15:commentEx w15:paraId="21E65403" w15:done="0"/>
  <w15:commentEx w15:paraId="175AF76F" w15:done="0"/>
  <w15:commentEx w15:paraId="45DDBAA4" w15:done="0"/>
  <w15:commentEx w15:paraId="2D33E4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27A264" w16cid:durableId="2762E628"/>
  <w16cid:commentId w16cid:paraId="0E3D1CF8" w16cid:durableId="2767B050"/>
  <w16cid:commentId w16cid:paraId="4ED09463" w16cid:durableId="2767B18F"/>
  <w16cid:commentId w16cid:paraId="21E65403" w16cid:durableId="2767B523"/>
  <w16cid:commentId w16cid:paraId="175AF76F" w16cid:durableId="2767B6E0"/>
  <w16cid:commentId w16cid:paraId="45DDBAA4" w16cid:durableId="2767B7D0"/>
  <w16cid:commentId w16cid:paraId="2D33E4E5" w16cid:durableId="2767B9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A4021" w14:textId="77777777" w:rsidR="00E4546D" w:rsidRDefault="00E4546D" w:rsidP="00BF4E75">
      <w:pPr>
        <w:spacing w:after="0" w:line="240" w:lineRule="auto"/>
      </w:pPr>
      <w:r>
        <w:separator/>
      </w:r>
    </w:p>
  </w:endnote>
  <w:endnote w:type="continuationSeparator" w:id="0">
    <w:p w14:paraId="7CB07BD2" w14:textId="77777777" w:rsidR="00E4546D" w:rsidRDefault="00E4546D" w:rsidP="00BF4E75">
      <w:pPr>
        <w:spacing w:after="0" w:line="240" w:lineRule="auto"/>
      </w:pPr>
      <w:r>
        <w:continuationSeparator/>
      </w:r>
    </w:p>
  </w:endnote>
  <w:endnote w:type="continuationNotice" w:id="1">
    <w:p w14:paraId="079CBF5F" w14:textId="77777777" w:rsidR="00E4546D" w:rsidRDefault="00E454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9B5EC" w14:textId="77777777" w:rsidR="00E4546D" w:rsidRDefault="00E4546D" w:rsidP="00BF4E75">
      <w:pPr>
        <w:spacing w:after="0" w:line="240" w:lineRule="auto"/>
      </w:pPr>
      <w:r>
        <w:separator/>
      </w:r>
    </w:p>
  </w:footnote>
  <w:footnote w:type="continuationSeparator" w:id="0">
    <w:p w14:paraId="4E24029B" w14:textId="77777777" w:rsidR="00E4546D" w:rsidRDefault="00E4546D" w:rsidP="00BF4E75">
      <w:pPr>
        <w:spacing w:after="0" w:line="240" w:lineRule="auto"/>
      </w:pPr>
      <w:r>
        <w:continuationSeparator/>
      </w:r>
    </w:p>
  </w:footnote>
  <w:footnote w:type="continuationNotice" w:id="1">
    <w:p w14:paraId="40A8D0AF" w14:textId="77777777" w:rsidR="00E4546D" w:rsidRDefault="00E454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99765D" w:rsidRDefault="0099765D">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99765D" w:rsidRDefault="009976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99765D" w:rsidRDefault="0099765D">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99765D" w:rsidRDefault="009976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8"/>
  </w:num>
  <w:num w:numId="3">
    <w:abstractNumId w:val="15"/>
  </w:num>
  <w:num w:numId="4">
    <w:abstractNumId w:val="21"/>
  </w:num>
  <w:num w:numId="5">
    <w:abstractNumId w:val="38"/>
  </w:num>
  <w:num w:numId="6">
    <w:abstractNumId w:val="34"/>
  </w:num>
  <w:num w:numId="7">
    <w:abstractNumId w:val="12"/>
  </w:num>
  <w:num w:numId="8">
    <w:abstractNumId w:val="11"/>
  </w:num>
  <w:num w:numId="9">
    <w:abstractNumId w:val="24"/>
  </w:num>
  <w:num w:numId="10">
    <w:abstractNumId w:val="2"/>
  </w:num>
  <w:num w:numId="11">
    <w:abstractNumId w:val="1"/>
  </w:num>
  <w:num w:numId="12">
    <w:abstractNumId w:val="3"/>
  </w:num>
  <w:num w:numId="13">
    <w:abstractNumId w:val="14"/>
  </w:num>
  <w:num w:numId="14">
    <w:abstractNumId w:val="26"/>
  </w:num>
  <w:num w:numId="15">
    <w:abstractNumId w:val="10"/>
  </w:num>
  <w:num w:numId="16">
    <w:abstractNumId w:val="18"/>
  </w:num>
  <w:num w:numId="17">
    <w:abstractNumId w:val="27"/>
  </w:num>
  <w:num w:numId="18">
    <w:abstractNumId w:val="22"/>
  </w:num>
  <w:num w:numId="19">
    <w:abstractNumId w:val="13"/>
  </w:num>
  <w:num w:numId="20">
    <w:abstractNumId w:val="17"/>
  </w:num>
  <w:num w:numId="21">
    <w:abstractNumId w:val="37"/>
  </w:num>
  <w:num w:numId="22">
    <w:abstractNumId w:val="40"/>
  </w:num>
  <w:num w:numId="23">
    <w:abstractNumId w:val="35"/>
  </w:num>
  <w:num w:numId="24">
    <w:abstractNumId w:val="4"/>
  </w:num>
  <w:num w:numId="25">
    <w:abstractNumId w:val="6"/>
  </w:num>
  <w:num w:numId="26">
    <w:abstractNumId w:val="33"/>
  </w:num>
  <w:num w:numId="27">
    <w:abstractNumId w:val="31"/>
  </w:num>
  <w:num w:numId="28">
    <w:abstractNumId w:val="42"/>
  </w:num>
  <w:num w:numId="29">
    <w:abstractNumId w:val="5"/>
  </w:num>
  <w:num w:numId="30">
    <w:abstractNumId w:val="30"/>
  </w:num>
  <w:num w:numId="31">
    <w:abstractNumId w:val="28"/>
  </w:num>
  <w:num w:numId="32">
    <w:abstractNumId w:val="32"/>
  </w:num>
  <w:num w:numId="33">
    <w:abstractNumId w:val="7"/>
  </w:num>
  <w:num w:numId="34">
    <w:abstractNumId w:val="0"/>
  </w:num>
  <w:num w:numId="35">
    <w:abstractNumId w:val="20"/>
  </w:num>
  <w:num w:numId="36">
    <w:abstractNumId w:val="9"/>
  </w:num>
  <w:num w:numId="37">
    <w:abstractNumId w:val="16"/>
  </w:num>
  <w:num w:numId="38">
    <w:abstractNumId w:val="36"/>
  </w:num>
  <w:num w:numId="39">
    <w:abstractNumId w:val="29"/>
  </w:num>
  <w:num w:numId="40">
    <w:abstractNumId w:val="39"/>
  </w:num>
  <w:num w:numId="41">
    <w:abstractNumId w:val="41"/>
  </w:num>
  <w:num w:numId="42">
    <w:abstractNumId w:val="23"/>
  </w:num>
  <w:num w:numId="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C8"/>
    <w:rsid w:val="00014D08"/>
    <w:rsid w:val="0001682B"/>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638"/>
    <w:rsid w:val="00066EFD"/>
    <w:rsid w:val="00067159"/>
    <w:rsid w:val="000678E1"/>
    <w:rsid w:val="000700CF"/>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5771"/>
    <w:rsid w:val="00085CD4"/>
    <w:rsid w:val="00086CE1"/>
    <w:rsid w:val="00086D6C"/>
    <w:rsid w:val="0008706B"/>
    <w:rsid w:val="00087251"/>
    <w:rsid w:val="000900E9"/>
    <w:rsid w:val="00091870"/>
    <w:rsid w:val="00091B5C"/>
    <w:rsid w:val="000938AA"/>
    <w:rsid w:val="000A179C"/>
    <w:rsid w:val="000A2ECF"/>
    <w:rsid w:val="000A3AB7"/>
    <w:rsid w:val="000A3E15"/>
    <w:rsid w:val="000A3E1A"/>
    <w:rsid w:val="000A497A"/>
    <w:rsid w:val="000A4A50"/>
    <w:rsid w:val="000A57D0"/>
    <w:rsid w:val="000A7784"/>
    <w:rsid w:val="000A782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32F2"/>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BE9"/>
    <w:rsid w:val="000F6CCA"/>
    <w:rsid w:val="000F72BD"/>
    <w:rsid w:val="0010024C"/>
    <w:rsid w:val="00100565"/>
    <w:rsid w:val="00100D21"/>
    <w:rsid w:val="00102B71"/>
    <w:rsid w:val="0010340E"/>
    <w:rsid w:val="00103F95"/>
    <w:rsid w:val="001042B3"/>
    <w:rsid w:val="00104466"/>
    <w:rsid w:val="001045B0"/>
    <w:rsid w:val="001062CB"/>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57A"/>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33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0904"/>
    <w:rsid w:val="001B103D"/>
    <w:rsid w:val="001B122A"/>
    <w:rsid w:val="001B1861"/>
    <w:rsid w:val="001B3F90"/>
    <w:rsid w:val="001B46DC"/>
    <w:rsid w:val="001B70A0"/>
    <w:rsid w:val="001B7EC2"/>
    <w:rsid w:val="001C0365"/>
    <w:rsid w:val="001C04D5"/>
    <w:rsid w:val="001C22FB"/>
    <w:rsid w:val="001C2799"/>
    <w:rsid w:val="001C2E6E"/>
    <w:rsid w:val="001C33F4"/>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A8C"/>
    <w:rsid w:val="001E5D06"/>
    <w:rsid w:val="001E6553"/>
    <w:rsid w:val="001E759C"/>
    <w:rsid w:val="001F0165"/>
    <w:rsid w:val="001F0C92"/>
    <w:rsid w:val="001F19B1"/>
    <w:rsid w:val="001F1D23"/>
    <w:rsid w:val="001F2BA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F18"/>
    <w:rsid w:val="0020507B"/>
    <w:rsid w:val="00205444"/>
    <w:rsid w:val="002058BA"/>
    <w:rsid w:val="00205D24"/>
    <w:rsid w:val="002066B9"/>
    <w:rsid w:val="00206A47"/>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5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53AC"/>
    <w:rsid w:val="00276B00"/>
    <w:rsid w:val="00277767"/>
    <w:rsid w:val="00277DF8"/>
    <w:rsid w:val="002807D2"/>
    <w:rsid w:val="0028101F"/>
    <w:rsid w:val="00281198"/>
    <w:rsid w:val="00281A74"/>
    <w:rsid w:val="00281B1F"/>
    <w:rsid w:val="00281B21"/>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1438"/>
    <w:rsid w:val="002B234B"/>
    <w:rsid w:val="002B2C64"/>
    <w:rsid w:val="002B30B8"/>
    <w:rsid w:val="002B31C6"/>
    <w:rsid w:val="002B346B"/>
    <w:rsid w:val="002B358C"/>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5588"/>
    <w:rsid w:val="002D5D96"/>
    <w:rsid w:val="002D6004"/>
    <w:rsid w:val="002D603D"/>
    <w:rsid w:val="002D6550"/>
    <w:rsid w:val="002D727E"/>
    <w:rsid w:val="002D7F1C"/>
    <w:rsid w:val="002E0274"/>
    <w:rsid w:val="002E02B0"/>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2AE6"/>
    <w:rsid w:val="002F31C1"/>
    <w:rsid w:val="002F3708"/>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676"/>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50D7F"/>
    <w:rsid w:val="00351298"/>
    <w:rsid w:val="003516D0"/>
    <w:rsid w:val="003518FC"/>
    <w:rsid w:val="00351D89"/>
    <w:rsid w:val="00352A16"/>
    <w:rsid w:val="0035373D"/>
    <w:rsid w:val="00353F7C"/>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41DB"/>
    <w:rsid w:val="003843D8"/>
    <w:rsid w:val="003857E9"/>
    <w:rsid w:val="003867D0"/>
    <w:rsid w:val="00386AB6"/>
    <w:rsid w:val="00387B4B"/>
    <w:rsid w:val="003900B2"/>
    <w:rsid w:val="00390CC3"/>
    <w:rsid w:val="00390DB5"/>
    <w:rsid w:val="003911FA"/>
    <w:rsid w:val="00391339"/>
    <w:rsid w:val="00392DC9"/>
    <w:rsid w:val="00392F8F"/>
    <w:rsid w:val="003969AA"/>
    <w:rsid w:val="003A048B"/>
    <w:rsid w:val="003A0F7F"/>
    <w:rsid w:val="003A302D"/>
    <w:rsid w:val="003A3518"/>
    <w:rsid w:val="003A476F"/>
    <w:rsid w:val="003A6805"/>
    <w:rsid w:val="003A7FEF"/>
    <w:rsid w:val="003B0E2E"/>
    <w:rsid w:val="003B1B0B"/>
    <w:rsid w:val="003B2576"/>
    <w:rsid w:val="003B2929"/>
    <w:rsid w:val="003B2DDD"/>
    <w:rsid w:val="003B3564"/>
    <w:rsid w:val="003B5A38"/>
    <w:rsid w:val="003B6B3D"/>
    <w:rsid w:val="003B7A2A"/>
    <w:rsid w:val="003C16FB"/>
    <w:rsid w:val="003C77E5"/>
    <w:rsid w:val="003C783A"/>
    <w:rsid w:val="003D0B07"/>
    <w:rsid w:val="003D15FC"/>
    <w:rsid w:val="003D1FED"/>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48D9"/>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6BE"/>
    <w:rsid w:val="003F479F"/>
    <w:rsid w:val="003F5BE9"/>
    <w:rsid w:val="00401CF6"/>
    <w:rsid w:val="00403637"/>
    <w:rsid w:val="00403789"/>
    <w:rsid w:val="0040424A"/>
    <w:rsid w:val="00404C66"/>
    <w:rsid w:val="00404CFC"/>
    <w:rsid w:val="0040538A"/>
    <w:rsid w:val="00405FBE"/>
    <w:rsid w:val="004074EB"/>
    <w:rsid w:val="00410567"/>
    <w:rsid w:val="00412BC8"/>
    <w:rsid w:val="00414079"/>
    <w:rsid w:val="0041482D"/>
    <w:rsid w:val="00415113"/>
    <w:rsid w:val="00415786"/>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2DE"/>
    <w:rsid w:val="00495EC1"/>
    <w:rsid w:val="00496966"/>
    <w:rsid w:val="00496BFB"/>
    <w:rsid w:val="00496DDE"/>
    <w:rsid w:val="00497451"/>
    <w:rsid w:val="00497B75"/>
    <w:rsid w:val="004A05B5"/>
    <w:rsid w:val="004A11CD"/>
    <w:rsid w:val="004A412C"/>
    <w:rsid w:val="004A46B4"/>
    <w:rsid w:val="004A4987"/>
    <w:rsid w:val="004A7E82"/>
    <w:rsid w:val="004B0EA2"/>
    <w:rsid w:val="004B1258"/>
    <w:rsid w:val="004B125C"/>
    <w:rsid w:val="004B1BD8"/>
    <w:rsid w:val="004B1CD4"/>
    <w:rsid w:val="004B1E88"/>
    <w:rsid w:val="004B4DCF"/>
    <w:rsid w:val="004B4F5B"/>
    <w:rsid w:val="004B5453"/>
    <w:rsid w:val="004B5482"/>
    <w:rsid w:val="004B5A6B"/>
    <w:rsid w:val="004C0674"/>
    <w:rsid w:val="004C1992"/>
    <w:rsid w:val="004C3383"/>
    <w:rsid w:val="004C3D45"/>
    <w:rsid w:val="004C46A4"/>
    <w:rsid w:val="004C58D7"/>
    <w:rsid w:val="004C5AEE"/>
    <w:rsid w:val="004C6C15"/>
    <w:rsid w:val="004C75E2"/>
    <w:rsid w:val="004C7DF9"/>
    <w:rsid w:val="004D05CA"/>
    <w:rsid w:val="004D0D10"/>
    <w:rsid w:val="004D0FAD"/>
    <w:rsid w:val="004D1A85"/>
    <w:rsid w:val="004D1B87"/>
    <w:rsid w:val="004D1F88"/>
    <w:rsid w:val="004D3AB1"/>
    <w:rsid w:val="004D4202"/>
    <w:rsid w:val="004D6175"/>
    <w:rsid w:val="004D64AE"/>
    <w:rsid w:val="004D6D42"/>
    <w:rsid w:val="004D7707"/>
    <w:rsid w:val="004D7A19"/>
    <w:rsid w:val="004E025F"/>
    <w:rsid w:val="004E02A1"/>
    <w:rsid w:val="004E07B6"/>
    <w:rsid w:val="004E0F3A"/>
    <w:rsid w:val="004E2523"/>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06E75"/>
    <w:rsid w:val="005105F8"/>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2C09"/>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1772"/>
    <w:rsid w:val="005726B7"/>
    <w:rsid w:val="00572AAF"/>
    <w:rsid w:val="005741BB"/>
    <w:rsid w:val="005744F3"/>
    <w:rsid w:val="00576443"/>
    <w:rsid w:val="005775E0"/>
    <w:rsid w:val="005776B5"/>
    <w:rsid w:val="0058125F"/>
    <w:rsid w:val="0058243F"/>
    <w:rsid w:val="005825A8"/>
    <w:rsid w:val="00582A2B"/>
    <w:rsid w:val="00582D1C"/>
    <w:rsid w:val="0058339D"/>
    <w:rsid w:val="0058369D"/>
    <w:rsid w:val="0058398E"/>
    <w:rsid w:val="00584559"/>
    <w:rsid w:val="00585782"/>
    <w:rsid w:val="0058652A"/>
    <w:rsid w:val="005865AB"/>
    <w:rsid w:val="00586761"/>
    <w:rsid w:val="005867A4"/>
    <w:rsid w:val="00586B0D"/>
    <w:rsid w:val="00587A56"/>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04F"/>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5BC"/>
    <w:rsid w:val="005F0DCC"/>
    <w:rsid w:val="005F13EE"/>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121"/>
    <w:rsid w:val="00615601"/>
    <w:rsid w:val="00615617"/>
    <w:rsid w:val="00615FBC"/>
    <w:rsid w:val="00616D04"/>
    <w:rsid w:val="0062006A"/>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AFD"/>
    <w:rsid w:val="00633FDF"/>
    <w:rsid w:val="00635D91"/>
    <w:rsid w:val="00637D0D"/>
    <w:rsid w:val="00640EC2"/>
    <w:rsid w:val="00640F94"/>
    <w:rsid w:val="00641175"/>
    <w:rsid w:val="0064149B"/>
    <w:rsid w:val="00642FB2"/>
    <w:rsid w:val="00644338"/>
    <w:rsid w:val="00645972"/>
    <w:rsid w:val="00645BA0"/>
    <w:rsid w:val="00646478"/>
    <w:rsid w:val="006509EF"/>
    <w:rsid w:val="0065175A"/>
    <w:rsid w:val="0065237F"/>
    <w:rsid w:val="00653374"/>
    <w:rsid w:val="00654EFB"/>
    <w:rsid w:val="00655BBE"/>
    <w:rsid w:val="006561F0"/>
    <w:rsid w:val="00656568"/>
    <w:rsid w:val="00656D64"/>
    <w:rsid w:val="006571A8"/>
    <w:rsid w:val="006601E5"/>
    <w:rsid w:val="00660428"/>
    <w:rsid w:val="00660F1B"/>
    <w:rsid w:val="00661313"/>
    <w:rsid w:val="00662518"/>
    <w:rsid w:val="006634D1"/>
    <w:rsid w:val="00664139"/>
    <w:rsid w:val="0066416F"/>
    <w:rsid w:val="0066549B"/>
    <w:rsid w:val="00666186"/>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835"/>
    <w:rsid w:val="00682F61"/>
    <w:rsid w:val="00682FC6"/>
    <w:rsid w:val="00683B73"/>
    <w:rsid w:val="00684212"/>
    <w:rsid w:val="0068421F"/>
    <w:rsid w:val="00686E15"/>
    <w:rsid w:val="006875E7"/>
    <w:rsid w:val="0068789A"/>
    <w:rsid w:val="00687A8E"/>
    <w:rsid w:val="00687F56"/>
    <w:rsid w:val="00690F8B"/>
    <w:rsid w:val="00691F2A"/>
    <w:rsid w:val="0069287A"/>
    <w:rsid w:val="00693FAC"/>
    <w:rsid w:val="006941AD"/>
    <w:rsid w:val="006943BC"/>
    <w:rsid w:val="00694C2C"/>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0FD4"/>
    <w:rsid w:val="006C1001"/>
    <w:rsid w:val="006C1E97"/>
    <w:rsid w:val="006C27E6"/>
    <w:rsid w:val="006C2A87"/>
    <w:rsid w:val="006C3B4D"/>
    <w:rsid w:val="006C5D18"/>
    <w:rsid w:val="006C5DF2"/>
    <w:rsid w:val="006C721D"/>
    <w:rsid w:val="006C7722"/>
    <w:rsid w:val="006C7F76"/>
    <w:rsid w:val="006D0E40"/>
    <w:rsid w:val="006D1301"/>
    <w:rsid w:val="006D1F2B"/>
    <w:rsid w:val="006D3208"/>
    <w:rsid w:val="006D403A"/>
    <w:rsid w:val="006D411C"/>
    <w:rsid w:val="006D50AD"/>
    <w:rsid w:val="006D51A4"/>
    <w:rsid w:val="006D7A0C"/>
    <w:rsid w:val="006D7D53"/>
    <w:rsid w:val="006E07BF"/>
    <w:rsid w:val="006E0F29"/>
    <w:rsid w:val="006E12A0"/>
    <w:rsid w:val="006E1EEE"/>
    <w:rsid w:val="006E2769"/>
    <w:rsid w:val="006E3CE2"/>
    <w:rsid w:val="006E431C"/>
    <w:rsid w:val="006E4746"/>
    <w:rsid w:val="006E56C2"/>
    <w:rsid w:val="006E56E2"/>
    <w:rsid w:val="006E652B"/>
    <w:rsid w:val="006E6E32"/>
    <w:rsid w:val="006E7FF9"/>
    <w:rsid w:val="006F08D8"/>
    <w:rsid w:val="006F0DE5"/>
    <w:rsid w:val="006F10B7"/>
    <w:rsid w:val="006F1D4B"/>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50F"/>
    <w:rsid w:val="0074167B"/>
    <w:rsid w:val="00742ECA"/>
    <w:rsid w:val="00742F8E"/>
    <w:rsid w:val="007438F6"/>
    <w:rsid w:val="00744FD6"/>
    <w:rsid w:val="0074639E"/>
    <w:rsid w:val="00746A34"/>
    <w:rsid w:val="00746ACC"/>
    <w:rsid w:val="007502B6"/>
    <w:rsid w:val="007503F0"/>
    <w:rsid w:val="00750658"/>
    <w:rsid w:val="00750723"/>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77525"/>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29F2"/>
    <w:rsid w:val="00803152"/>
    <w:rsid w:val="00803E36"/>
    <w:rsid w:val="00804535"/>
    <w:rsid w:val="00804ABF"/>
    <w:rsid w:val="0080524E"/>
    <w:rsid w:val="00807ABB"/>
    <w:rsid w:val="0081006F"/>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2709"/>
    <w:rsid w:val="0083503E"/>
    <w:rsid w:val="008358B4"/>
    <w:rsid w:val="00835A79"/>
    <w:rsid w:val="00840506"/>
    <w:rsid w:val="0084145C"/>
    <w:rsid w:val="00841571"/>
    <w:rsid w:val="0084176A"/>
    <w:rsid w:val="00841CC4"/>
    <w:rsid w:val="00841E62"/>
    <w:rsid w:val="00843D41"/>
    <w:rsid w:val="00843EDC"/>
    <w:rsid w:val="00843FAB"/>
    <w:rsid w:val="00845EA1"/>
    <w:rsid w:val="00846E77"/>
    <w:rsid w:val="00847A51"/>
    <w:rsid w:val="00847E0E"/>
    <w:rsid w:val="00852326"/>
    <w:rsid w:val="00853061"/>
    <w:rsid w:val="00853200"/>
    <w:rsid w:val="008547E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BFA"/>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398F"/>
    <w:rsid w:val="008A50C9"/>
    <w:rsid w:val="008A576F"/>
    <w:rsid w:val="008A626A"/>
    <w:rsid w:val="008A69F5"/>
    <w:rsid w:val="008A6AC1"/>
    <w:rsid w:val="008A7467"/>
    <w:rsid w:val="008A77C3"/>
    <w:rsid w:val="008A7ABD"/>
    <w:rsid w:val="008A7BA5"/>
    <w:rsid w:val="008B0483"/>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4B6A"/>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4749"/>
    <w:rsid w:val="00915AD9"/>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35C2"/>
    <w:rsid w:val="00933E4A"/>
    <w:rsid w:val="00933EF5"/>
    <w:rsid w:val="0093412C"/>
    <w:rsid w:val="00934D31"/>
    <w:rsid w:val="009359AB"/>
    <w:rsid w:val="00936505"/>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16A"/>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139"/>
    <w:rsid w:val="00993560"/>
    <w:rsid w:val="00993730"/>
    <w:rsid w:val="0099445A"/>
    <w:rsid w:val="00995248"/>
    <w:rsid w:val="0099765D"/>
    <w:rsid w:val="009A2A63"/>
    <w:rsid w:val="009A5C36"/>
    <w:rsid w:val="009A5E36"/>
    <w:rsid w:val="009A68C5"/>
    <w:rsid w:val="009A70CC"/>
    <w:rsid w:val="009A71BD"/>
    <w:rsid w:val="009A74F1"/>
    <w:rsid w:val="009B0066"/>
    <w:rsid w:val="009B1053"/>
    <w:rsid w:val="009B141E"/>
    <w:rsid w:val="009B152A"/>
    <w:rsid w:val="009B15E7"/>
    <w:rsid w:val="009B1A00"/>
    <w:rsid w:val="009B1A8A"/>
    <w:rsid w:val="009B1BF0"/>
    <w:rsid w:val="009B3910"/>
    <w:rsid w:val="009B4686"/>
    <w:rsid w:val="009B46F9"/>
    <w:rsid w:val="009B4A77"/>
    <w:rsid w:val="009B5331"/>
    <w:rsid w:val="009B561B"/>
    <w:rsid w:val="009B56EB"/>
    <w:rsid w:val="009B5FFC"/>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58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733"/>
    <w:rsid w:val="009F4F68"/>
    <w:rsid w:val="009F538B"/>
    <w:rsid w:val="009F574B"/>
    <w:rsid w:val="009F650B"/>
    <w:rsid w:val="009F7460"/>
    <w:rsid w:val="00A00E4C"/>
    <w:rsid w:val="00A0174D"/>
    <w:rsid w:val="00A019AF"/>
    <w:rsid w:val="00A03200"/>
    <w:rsid w:val="00A03E3C"/>
    <w:rsid w:val="00A04088"/>
    <w:rsid w:val="00A04573"/>
    <w:rsid w:val="00A0546E"/>
    <w:rsid w:val="00A057AC"/>
    <w:rsid w:val="00A067F6"/>
    <w:rsid w:val="00A06E47"/>
    <w:rsid w:val="00A07607"/>
    <w:rsid w:val="00A07617"/>
    <w:rsid w:val="00A1025B"/>
    <w:rsid w:val="00A10EB3"/>
    <w:rsid w:val="00A11140"/>
    <w:rsid w:val="00A11360"/>
    <w:rsid w:val="00A11AF9"/>
    <w:rsid w:val="00A11C7C"/>
    <w:rsid w:val="00A1470E"/>
    <w:rsid w:val="00A14CD6"/>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3AC2"/>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634"/>
    <w:rsid w:val="00A65739"/>
    <w:rsid w:val="00A65867"/>
    <w:rsid w:val="00A65C46"/>
    <w:rsid w:val="00A65F91"/>
    <w:rsid w:val="00A660A8"/>
    <w:rsid w:val="00A66519"/>
    <w:rsid w:val="00A66521"/>
    <w:rsid w:val="00A6698C"/>
    <w:rsid w:val="00A67394"/>
    <w:rsid w:val="00A67F7E"/>
    <w:rsid w:val="00A704A2"/>
    <w:rsid w:val="00A7172C"/>
    <w:rsid w:val="00A71890"/>
    <w:rsid w:val="00A71900"/>
    <w:rsid w:val="00A71F4D"/>
    <w:rsid w:val="00A73066"/>
    <w:rsid w:val="00A741B5"/>
    <w:rsid w:val="00A74744"/>
    <w:rsid w:val="00A7560C"/>
    <w:rsid w:val="00A761BA"/>
    <w:rsid w:val="00A7637D"/>
    <w:rsid w:val="00A76889"/>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6FC0"/>
    <w:rsid w:val="00AD005D"/>
    <w:rsid w:val="00AD00F3"/>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AF721E"/>
    <w:rsid w:val="00B027AD"/>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FA7"/>
    <w:rsid w:val="00B152E2"/>
    <w:rsid w:val="00B16A74"/>
    <w:rsid w:val="00B16A83"/>
    <w:rsid w:val="00B16F21"/>
    <w:rsid w:val="00B17914"/>
    <w:rsid w:val="00B17DDE"/>
    <w:rsid w:val="00B200A5"/>
    <w:rsid w:val="00B200BA"/>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79B"/>
    <w:rsid w:val="00B47D6F"/>
    <w:rsid w:val="00B50176"/>
    <w:rsid w:val="00B50CE7"/>
    <w:rsid w:val="00B51030"/>
    <w:rsid w:val="00B52797"/>
    <w:rsid w:val="00B528AF"/>
    <w:rsid w:val="00B5315A"/>
    <w:rsid w:val="00B5422A"/>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32A6"/>
    <w:rsid w:val="00B83ED7"/>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6842"/>
    <w:rsid w:val="00BA6D7B"/>
    <w:rsid w:val="00BA70AB"/>
    <w:rsid w:val="00BA77BB"/>
    <w:rsid w:val="00BA7988"/>
    <w:rsid w:val="00BB0030"/>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D06D9"/>
    <w:rsid w:val="00BD1C6F"/>
    <w:rsid w:val="00BD23FD"/>
    <w:rsid w:val="00BD25FC"/>
    <w:rsid w:val="00BD2963"/>
    <w:rsid w:val="00BD2EEF"/>
    <w:rsid w:val="00BD4897"/>
    <w:rsid w:val="00BD4A5D"/>
    <w:rsid w:val="00BD4A6B"/>
    <w:rsid w:val="00BD5C6E"/>
    <w:rsid w:val="00BD7884"/>
    <w:rsid w:val="00BD7941"/>
    <w:rsid w:val="00BE1DC1"/>
    <w:rsid w:val="00BE22F1"/>
    <w:rsid w:val="00BE2A61"/>
    <w:rsid w:val="00BE2B2D"/>
    <w:rsid w:val="00BE3435"/>
    <w:rsid w:val="00BE36CE"/>
    <w:rsid w:val="00BE39A7"/>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4996"/>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2A4D"/>
    <w:rsid w:val="00C22C3B"/>
    <w:rsid w:val="00C23268"/>
    <w:rsid w:val="00C244E6"/>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4294"/>
    <w:rsid w:val="00C3536E"/>
    <w:rsid w:val="00C358CD"/>
    <w:rsid w:val="00C361AB"/>
    <w:rsid w:val="00C36798"/>
    <w:rsid w:val="00C36DEA"/>
    <w:rsid w:val="00C37528"/>
    <w:rsid w:val="00C40AED"/>
    <w:rsid w:val="00C40B61"/>
    <w:rsid w:val="00C41BD1"/>
    <w:rsid w:val="00C41C30"/>
    <w:rsid w:val="00C42257"/>
    <w:rsid w:val="00C43526"/>
    <w:rsid w:val="00C43531"/>
    <w:rsid w:val="00C4373A"/>
    <w:rsid w:val="00C43860"/>
    <w:rsid w:val="00C44004"/>
    <w:rsid w:val="00C4444F"/>
    <w:rsid w:val="00C45A65"/>
    <w:rsid w:val="00C46A58"/>
    <w:rsid w:val="00C46BE3"/>
    <w:rsid w:val="00C46C72"/>
    <w:rsid w:val="00C47540"/>
    <w:rsid w:val="00C5002E"/>
    <w:rsid w:val="00C503CA"/>
    <w:rsid w:val="00C52729"/>
    <w:rsid w:val="00C533CA"/>
    <w:rsid w:val="00C5549B"/>
    <w:rsid w:val="00C55998"/>
    <w:rsid w:val="00C55BA3"/>
    <w:rsid w:val="00C56065"/>
    <w:rsid w:val="00C5636B"/>
    <w:rsid w:val="00C56564"/>
    <w:rsid w:val="00C56866"/>
    <w:rsid w:val="00C57018"/>
    <w:rsid w:val="00C57936"/>
    <w:rsid w:val="00C601B8"/>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464"/>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774E"/>
    <w:rsid w:val="00D9113B"/>
    <w:rsid w:val="00D91984"/>
    <w:rsid w:val="00D92323"/>
    <w:rsid w:val="00D92E45"/>
    <w:rsid w:val="00D93136"/>
    <w:rsid w:val="00D9468B"/>
    <w:rsid w:val="00D94856"/>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394C"/>
    <w:rsid w:val="00DA4426"/>
    <w:rsid w:val="00DA5F77"/>
    <w:rsid w:val="00DA6142"/>
    <w:rsid w:val="00DA6217"/>
    <w:rsid w:val="00DA75AE"/>
    <w:rsid w:val="00DB1221"/>
    <w:rsid w:val="00DB1300"/>
    <w:rsid w:val="00DB1408"/>
    <w:rsid w:val="00DB17EC"/>
    <w:rsid w:val="00DB193D"/>
    <w:rsid w:val="00DB21FF"/>
    <w:rsid w:val="00DB252A"/>
    <w:rsid w:val="00DB370D"/>
    <w:rsid w:val="00DB38C6"/>
    <w:rsid w:val="00DB39C2"/>
    <w:rsid w:val="00DB3B41"/>
    <w:rsid w:val="00DB3F4C"/>
    <w:rsid w:val="00DB480D"/>
    <w:rsid w:val="00DB4B52"/>
    <w:rsid w:val="00DB5AC9"/>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71B"/>
    <w:rsid w:val="00DF19B2"/>
    <w:rsid w:val="00DF1B65"/>
    <w:rsid w:val="00DF1C6C"/>
    <w:rsid w:val="00DF3F9D"/>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193"/>
    <w:rsid w:val="00E1495F"/>
    <w:rsid w:val="00E14B82"/>
    <w:rsid w:val="00E15471"/>
    <w:rsid w:val="00E15E1A"/>
    <w:rsid w:val="00E16842"/>
    <w:rsid w:val="00E16F58"/>
    <w:rsid w:val="00E17066"/>
    <w:rsid w:val="00E20B52"/>
    <w:rsid w:val="00E221CB"/>
    <w:rsid w:val="00E224E6"/>
    <w:rsid w:val="00E240C3"/>
    <w:rsid w:val="00E24595"/>
    <w:rsid w:val="00E24A76"/>
    <w:rsid w:val="00E24F65"/>
    <w:rsid w:val="00E270CF"/>
    <w:rsid w:val="00E27DCF"/>
    <w:rsid w:val="00E27E36"/>
    <w:rsid w:val="00E30ACE"/>
    <w:rsid w:val="00E32019"/>
    <w:rsid w:val="00E32107"/>
    <w:rsid w:val="00E350B0"/>
    <w:rsid w:val="00E36358"/>
    <w:rsid w:val="00E36505"/>
    <w:rsid w:val="00E37D78"/>
    <w:rsid w:val="00E40AAD"/>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30AC"/>
    <w:rsid w:val="00E53E74"/>
    <w:rsid w:val="00E545CF"/>
    <w:rsid w:val="00E54798"/>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58A2"/>
    <w:rsid w:val="00E65D05"/>
    <w:rsid w:val="00E66484"/>
    <w:rsid w:val="00E67759"/>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DB7"/>
    <w:rsid w:val="00E85E2A"/>
    <w:rsid w:val="00E862C0"/>
    <w:rsid w:val="00E871F6"/>
    <w:rsid w:val="00E87841"/>
    <w:rsid w:val="00E90CBE"/>
    <w:rsid w:val="00E91B4C"/>
    <w:rsid w:val="00E927D5"/>
    <w:rsid w:val="00E93886"/>
    <w:rsid w:val="00E944E1"/>
    <w:rsid w:val="00E954F2"/>
    <w:rsid w:val="00E95A36"/>
    <w:rsid w:val="00E96DED"/>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179"/>
    <w:rsid w:val="00ED5970"/>
    <w:rsid w:val="00ED5DE3"/>
    <w:rsid w:val="00ED658E"/>
    <w:rsid w:val="00ED6E01"/>
    <w:rsid w:val="00ED7456"/>
    <w:rsid w:val="00ED752B"/>
    <w:rsid w:val="00ED765A"/>
    <w:rsid w:val="00ED7D40"/>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9DE"/>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276E0"/>
    <w:rsid w:val="00F305FB"/>
    <w:rsid w:val="00F309EA"/>
    <w:rsid w:val="00F315F4"/>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601E"/>
    <w:rsid w:val="00F8627C"/>
    <w:rsid w:val="00F90B99"/>
    <w:rsid w:val="00F92C8A"/>
    <w:rsid w:val="00F92EFD"/>
    <w:rsid w:val="00F9303D"/>
    <w:rsid w:val="00F9346F"/>
    <w:rsid w:val="00F94015"/>
    <w:rsid w:val="00F94B85"/>
    <w:rsid w:val="00F954D3"/>
    <w:rsid w:val="00F96909"/>
    <w:rsid w:val="00F9702A"/>
    <w:rsid w:val="00FA0A43"/>
    <w:rsid w:val="00FA12BF"/>
    <w:rsid w:val="00FA189D"/>
    <w:rsid w:val="00FA24FB"/>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68"/>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0F70"/>
    <w:rsid w:val="00FD158B"/>
    <w:rsid w:val="00FD278C"/>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3-4817-0423" TargetMode="External"/><Relationship Id="rId18" Type="http://schemas.openxmlformats.org/officeDocument/2006/relationships/header" Target="header1.xm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https://www.openstreetmap.org/" TargetMode="Externa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image" Target="media/image4.jpeg"/><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yperlink" Target="https://maps.gov.bc.ca/ess/hm/imap4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header" Target="header2.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3.svg"/><Relationship Id="rId28"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2.png"/><Relationship Id="rId27" Type="http://schemas.openxmlformats.org/officeDocument/2006/relationships/image" Target="media/image6.sv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6F8137F-3D8A-4441-9DE0-12A069C3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6</TotalTime>
  <Pages>35</Pages>
  <Words>27307</Words>
  <Characters>148555</Characters>
  <Application>Microsoft Office Word</Application>
  <DocSecurity>0</DocSecurity>
  <Lines>4126</Lines>
  <Paragraphs>1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Martin, Tara (Forestry)</cp:lastModifiedBy>
  <cp:revision>4</cp:revision>
  <cp:lastPrinted>2022-07-07T18:52:00Z</cp:lastPrinted>
  <dcterms:created xsi:type="dcterms:W3CDTF">2023-01-07T02:27:00Z</dcterms:created>
  <dcterms:modified xsi:type="dcterms:W3CDTF">2023-01-1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rb97txPU"/&gt;&lt;style id="http://www.zotero.org/styles/apa" locale="en-US" hasBibliography="1" bibliographyStyleHasBeenSet="1"/&gt;&lt;prefs&gt;&lt;pref name="fieldType" value="Field"/&gt;&lt;/prefs&gt;&lt;/data&gt;</vt:lpwstr>
  </property>
</Properties>
</file>